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34A75EA0"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Proyecto de tesis</w:t>
      </w:r>
    </w:p>
    <w:p w14:paraId="345978C0" w14:textId="77777777" w:rsidR="00D01B8A" w:rsidRDefault="00D01B8A" w:rsidP="00FE07EA">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292966CC"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OCHeading"/>
          </w:pPr>
          <w:r>
            <w:rPr>
              <w:lang w:val="es-ES"/>
            </w:rPr>
            <w:t>Contenido</w:t>
          </w:r>
        </w:p>
        <w:p w14:paraId="62522BF6" w14:textId="24D6354C" w:rsidR="000A770E" w:rsidRPr="000A770E" w:rsidRDefault="002E5738" w:rsidP="000A770E">
          <w:pPr>
            <w:pStyle w:val="TOC1"/>
            <w:tabs>
              <w:tab w:val="right" w:leader="dot" w:pos="8494"/>
            </w:tabs>
            <w:spacing w:line="240" w:lineRule="auto"/>
            <w:rPr>
              <w:rFonts w:eastAsiaTheme="minorEastAsia"/>
              <w:noProof/>
              <w:sz w:val="20"/>
              <w:szCs w:val="20"/>
              <w:lang w:eastAsia="es-PE"/>
            </w:rPr>
          </w:pPr>
          <w:r>
            <w:fldChar w:fldCharType="begin"/>
          </w:r>
          <w:r>
            <w:instrText xml:space="preserve"> TOC \o "1-3" \h \z \u </w:instrText>
          </w:r>
          <w:r>
            <w:fldChar w:fldCharType="separate"/>
          </w:r>
          <w:hyperlink w:anchor="_Toc74332872" w:history="1">
            <w:r w:rsidR="000A770E" w:rsidRPr="000A770E">
              <w:rPr>
                <w:rStyle w:val="Hyperlink"/>
                <w:noProof/>
                <w:sz w:val="22"/>
                <w:szCs w:val="20"/>
              </w:rPr>
              <w:t>Preámbul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3</w:t>
            </w:r>
            <w:r w:rsidR="000A770E" w:rsidRPr="000A770E">
              <w:rPr>
                <w:noProof/>
                <w:webHidden/>
                <w:sz w:val="22"/>
                <w:szCs w:val="20"/>
              </w:rPr>
              <w:fldChar w:fldCharType="end"/>
            </w:r>
          </w:hyperlink>
        </w:p>
        <w:p w14:paraId="056D5490" w14:textId="17BD37CC" w:rsidR="000A770E" w:rsidRPr="000A770E" w:rsidRDefault="00000000" w:rsidP="000A770E">
          <w:pPr>
            <w:pStyle w:val="TOC1"/>
            <w:tabs>
              <w:tab w:val="right" w:leader="dot" w:pos="8494"/>
            </w:tabs>
            <w:spacing w:line="240" w:lineRule="auto"/>
            <w:rPr>
              <w:rFonts w:eastAsiaTheme="minorEastAsia"/>
              <w:noProof/>
              <w:sz w:val="20"/>
              <w:szCs w:val="20"/>
              <w:lang w:eastAsia="es-PE"/>
            </w:rPr>
          </w:pPr>
          <w:hyperlink w:anchor="_Toc74332873" w:history="1">
            <w:r w:rsidR="000A770E" w:rsidRPr="000A770E">
              <w:rPr>
                <w:rStyle w:val="Hyperlink"/>
                <w:noProof/>
                <w:sz w:val="22"/>
                <w:szCs w:val="20"/>
              </w:rPr>
              <w:t>Planteamiento teóric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3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4E51C3C5" w14:textId="05774340"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74" w:history="1">
            <w:r w:rsidR="000A770E" w:rsidRPr="000A770E">
              <w:rPr>
                <w:rStyle w:val="Hyperlink"/>
                <w:noProof/>
                <w:sz w:val="22"/>
                <w:szCs w:val="20"/>
              </w:rPr>
              <w:t>Problema de investig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4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31D043E5" w14:textId="01D4562F"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75" w:history="1">
            <w:r w:rsidR="000A770E" w:rsidRPr="000A770E">
              <w:rPr>
                <w:rStyle w:val="Hyperlink"/>
                <w:noProof/>
                <w:sz w:val="22"/>
                <w:szCs w:val="20"/>
              </w:rPr>
              <w:t>Enunciado del problem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5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1DC96E2D" w14:textId="24F5EC75"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76" w:history="1">
            <w:r w:rsidR="000A770E" w:rsidRPr="000A770E">
              <w:rPr>
                <w:rStyle w:val="Hyperlink"/>
                <w:noProof/>
                <w:sz w:val="22"/>
                <w:szCs w:val="20"/>
              </w:rPr>
              <w:t>Descripción del problem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6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539480D9" w14:textId="1B809FB5"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77" w:history="1">
            <w:r w:rsidR="000A770E" w:rsidRPr="000A770E">
              <w:rPr>
                <w:rStyle w:val="Hyperlink"/>
                <w:noProof/>
                <w:sz w:val="22"/>
                <w:szCs w:val="20"/>
              </w:rPr>
              <w:t>Justificación del problem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7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031FF022" w14:textId="54EADA92"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78" w:history="1">
            <w:r w:rsidR="000A770E" w:rsidRPr="000A770E">
              <w:rPr>
                <w:rStyle w:val="Hyperlink"/>
                <w:noProof/>
                <w:sz w:val="22"/>
                <w:szCs w:val="20"/>
              </w:rPr>
              <w:t>Justific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8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7B4C0005" w14:textId="23FD2DEB"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79" w:history="1">
            <w:r w:rsidR="000A770E" w:rsidRPr="000A770E">
              <w:rPr>
                <w:rStyle w:val="Hyperlink"/>
                <w:noProof/>
                <w:sz w:val="22"/>
                <w:szCs w:val="20"/>
              </w:rPr>
              <w:t>Novedad</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9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2DA9BE73" w14:textId="2310E879"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80" w:history="1">
            <w:r w:rsidR="000A770E" w:rsidRPr="000A770E">
              <w:rPr>
                <w:rStyle w:val="Hyperlink"/>
                <w:noProof/>
                <w:sz w:val="22"/>
                <w:szCs w:val="20"/>
              </w:rPr>
              <w:t>Relevanci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0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63FC0B48" w14:textId="7416D383"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81" w:history="1">
            <w:r w:rsidR="000A770E" w:rsidRPr="000A770E">
              <w:rPr>
                <w:rStyle w:val="Hyperlink"/>
                <w:noProof/>
                <w:sz w:val="22"/>
                <w:szCs w:val="20"/>
              </w:rPr>
              <w:t>Factibilidad</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1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5749AA43" w14:textId="6DEACE24"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82" w:history="1">
            <w:r w:rsidR="000A770E" w:rsidRPr="000A770E">
              <w:rPr>
                <w:rStyle w:val="Hyperlink"/>
                <w:noProof/>
                <w:sz w:val="22"/>
                <w:szCs w:val="20"/>
              </w:rPr>
              <w:t>Marco conceptu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4015B5C4" w14:textId="2291B0FD"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83" w:history="1">
            <w:r w:rsidR="000A770E" w:rsidRPr="000A770E">
              <w:rPr>
                <w:rStyle w:val="Hyperlink"/>
                <w:noProof/>
                <w:sz w:val="22"/>
                <w:szCs w:val="20"/>
              </w:rPr>
              <w:t>Objetivo gener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3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1BEAE97C" w14:textId="56988A48"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84" w:history="1">
            <w:r w:rsidR="000A770E" w:rsidRPr="000A770E">
              <w:rPr>
                <w:rStyle w:val="Hyperlink"/>
                <w:noProof/>
                <w:sz w:val="22"/>
                <w:szCs w:val="20"/>
              </w:rPr>
              <w:t>Objetivos específic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4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1E0C0640" w14:textId="1F8075F0"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85" w:history="1">
            <w:r w:rsidR="000A770E" w:rsidRPr="000A770E">
              <w:rPr>
                <w:rStyle w:val="Hyperlink"/>
                <w:noProof/>
                <w:sz w:val="22"/>
                <w:szCs w:val="20"/>
              </w:rPr>
              <w:t>Hipótesi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5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4E5894AC" w14:textId="4EAB978E" w:rsidR="000A770E" w:rsidRPr="000A770E" w:rsidRDefault="00000000" w:rsidP="000A770E">
          <w:pPr>
            <w:pStyle w:val="TOC1"/>
            <w:tabs>
              <w:tab w:val="right" w:leader="dot" w:pos="8494"/>
            </w:tabs>
            <w:spacing w:line="240" w:lineRule="auto"/>
            <w:rPr>
              <w:rFonts w:eastAsiaTheme="minorEastAsia"/>
              <w:noProof/>
              <w:sz w:val="20"/>
              <w:szCs w:val="20"/>
              <w:lang w:eastAsia="es-PE"/>
            </w:rPr>
          </w:pPr>
          <w:hyperlink w:anchor="_Toc74332886" w:history="1">
            <w:r w:rsidR="000A770E" w:rsidRPr="000A770E">
              <w:rPr>
                <w:rStyle w:val="Hyperlink"/>
                <w:noProof/>
                <w:sz w:val="22"/>
                <w:szCs w:val="20"/>
              </w:rPr>
              <w:t>Planteamiento operacion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6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374C7901" w14:textId="16266451"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87" w:history="1">
            <w:r w:rsidR="000A770E" w:rsidRPr="000A770E">
              <w:rPr>
                <w:rStyle w:val="Hyperlink"/>
                <w:noProof/>
                <w:sz w:val="22"/>
                <w:szCs w:val="20"/>
              </w:rPr>
              <w:t>Técnicas, instrumentos y materiale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7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0BCAF222" w14:textId="169DB601"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88" w:history="1">
            <w:r w:rsidR="000A770E" w:rsidRPr="000A770E">
              <w:rPr>
                <w:rStyle w:val="Hyperlink"/>
                <w:noProof/>
                <w:sz w:val="22"/>
                <w:szCs w:val="20"/>
              </w:rPr>
              <w:t>Campo de verific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8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03B7C2DE" w14:textId="4506227C"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89" w:history="1">
            <w:r w:rsidR="000A770E" w:rsidRPr="000A770E">
              <w:rPr>
                <w:rStyle w:val="Hyperlink"/>
                <w:noProof/>
                <w:sz w:val="22"/>
                <w:szCs w:val="20"/>
              </w:rPr>
              <w:t>Ubicación espaci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9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3BBB812F" w14:textId="28127FB7"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90" w:history="1">
            <w:r w:rsidR="000A770E" w:rsidRPr="000A770E">
              <w:rPr>
                <w:rStyle w:val="Hyperlink"/>
                <w:noProof/>
                <w:sz w:val="22"/>
                <w:szCs w:val="20"/>
              </w:rPr>
              <w:t>Ubicación tempor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0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2357CD4E" w14:textId="2AC52004"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91" w:history="1">
            <w:r w:rsidR="000A770E" w:rsidRPr="000A770E">
              <w:rPr>
                <w:rStyle w:val="Hyperlink"/>
                <w:noProof/>
                <w:sz w:val="22"/>
                <w:szCs w:val="20"/>
              </w:rPr>
              <w:t>Unidades de estudi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1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7A6BEC05" w14:textId="698E3E30" w:rsidR="000A770E" w:rsidRPr="000A770E" w:rsidRDefault="00000000" w:rsidP="000A770E">
          <w:pPr>
            <w:pStyle w:val="TOC2"/>
            <w:tabs>
              <w:tab w:val="right" w:leader="dot" w:pos="8494"/>
            </w:tabs>
            <w:spacing w:line="240" w:lineRule="auto"/>
            <w:rPr>
              <w:rFonts w:eastAsiaTheme="minorEastAsia"/>
              <w:noProof/>
              <w:sz w:val="20"/>
              <w:szCs w:val="20"/>
              <w:lang w:eastAsia="es-PE"/>
            </w:rPr>
          </w:pPr>
          <w:hyperlink w:anchor="_Toc74332892" w:history="1">
            <w:r w:rsidR="000A770E" w:rsidRPr="000A770E">
              <w:rPr>
                <w:rStyle w:val="Hyperlink"/>
                <w:noProof/>
                <w:sz w:val="22"/>
                <w:szCs w:val="20"/>
              </w:rPr>
              <w:t>Estrategia de recolección de dat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194A6EFC" w14:textId="38E3DD9C"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93" w:history="1">
            <w:r w:rsidR="000A770E" w:rsidRPr="000A770E">
              <w:rPr>
                <w:rStyle w:val="Hyperlink"/>
                <w:noProof/>
                <w:sz w:val="22"/>
                <w:szCs w:val="20"/>
              </w:rPr>
              <w:t>Organiz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3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57907411" w14:textId="14050BA9"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94" w:history="1">
            <w:r w:rsidR="000A770E" w:rsidRPr="000A770E">
              <w:rPr>
                <w:rStyle w:val="Hyperlink"/>
                <w:noProof/>
                <w:sz w:val="22"/>
                <w:szCs w:val="20"/>
              </w:rPr>
              <w:t>Recurs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4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5BC184B2" w14:textId="526C23C5" w:rsidR="000A770E" w:rsidRPr="000A770E" w:rsidRDefault="00000000" w:rsidP="000A770E">
          <w:pPr>
            <w:pStyle w:val="TOC3"/>
            <w:tabs>
              <w:tab w:val="right" w:leader="dot" w:pos="8494"/>
            </w:tabs>
            <w:spacing w:line="240" w:lineRule="auto"/>
            <w:rPr>
              <w:rFonts w:eastAsiaTheme="minorEastAsia"/>
              <w:noProof/>
              <w:sz w:val="20"/>
              <w:szCs w:val="20"/>
              <w:lang w:eastAsia="es-PE"/>
            </w:rPr>
          </w:pPr>
          <w:hyperlink w:anchor="_Toc74332895" w:history="1">
            <w:r w:rsidR="000A770E" w:rsidRPr="000A770E">
              <w:rPr>
                <w:rStyle w:val="Hyperlink"/>
                <w:noProof/>
                <w:sz w:val="22"/>
                <w:szCs w:val="20"/>
              </w:rPr>
              <w:t>Validación de instrument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5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2A0C764F" w14:textId="0A4F8F89" w:rsidR="000A770E" w:rsidRPr="000A770E" w:rsidRDefault="00000000" w:rsidP="000A770E">
          <w:pPr>
            <w:pStyle w:val="TOC1"/>
            <w:tabs>
              <w:tab w:val="right" w:leader="dot" w:pos="8494"/>
            </w:tabs>
            <w:spacing w:line="240" w:lineRule="auto"/>
            <w:rPr>
              <w:rFonts w:eastAsiaTheme="minorEastAsia"/>
              <w:noProof/>
              <w:sz w:val="20"/>
              <w:szCs w:val="20"/>
              <w:lang w:eastAsia="es-PE"/>
            </w:rPr>
          </w:pPr>
          <w:hyperlink w:anchor="_Toc74332896" w:history="1">
            <w:r w:rsidR="000A770E" w:rsidRPr="000A770E">
              <w:rPr>
                <w:rStyle w:val="Hyperlink"/>
                <w:noProof/>
                <w:sz w:val="22"/>
                <w:szCs w:val="20"/>
              </w:rPr>
              <w:t>Cronograma de trabaj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6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3B237FC7" w14:textId="20B6E3A0" w:rsidR="000A770E" w:rsidRPr="000A770E" w:rsidRDefault="00000000" w:rsidP="000A770E">
          <w:pPr>
            <w:pStyle w:val="TOC1"/>
            <w:tabs>
              <w:tab w:val="right" w:leader="dot" w:pos="8494"/>
            </w:tabs>
            <w:spacing w:line="240" w:lineRule="auto"/>
            <w:rPr>
              <w:rFonts w:eastAsiaTheme="minorEastAsia"/>
              <w:noProof/>
              <w:sz w:val="20"/>
              <w:szCs w:val="20"/>
              <w:lang w:eastAsia="es-PE"/>
            </w:rPr>
          </w:pPr>
          <w:hyperlink w:anchor="_Toc74332897" w:history="1">
            <w:r w:rsidR="000A770E" w:rsidRPr="000A770E">
              <w:rPr>
                <w:rStyle w:val="Hyperlink"/>
                <w:noProof/>
                <w:sz w:val="22"/>
                <w:szCs w:val="20"/>
              </w:rPr>
              <w:t>Referencia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7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3</w:t>
            </w:r>
            <w:r w:rsidR="000A770E" w:rsidRPr="000A770E">
              <w:rPr>
                <w:noProof/>
                <w:webHidden/>
                <w:sz w:val="22"/>
                <w:szCs w:val="20"/>
              </w:rPr>
              <w:fldChar w:fldCharType="end"/>
            </w:r>
          </w:hyperlink>
        </w:p>
        <w:p w14:paraId="2557DE0A" w14:textId="5BE9CF48"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69C1284A" w14:textId="40D0893B" w:rsidR="009107F8" w:rsidRDefault="009107F8" w:rsidP="00395DF7">
      <w:pPr>
        <w:pStyle w:val="Heading1"/>
      </w:pPr>
      <w:bookmarkStart w:id="0" w:name="_Toc74332872"/>
      <w:r w:rsidRPr="00395DF7">
        <w:lastRenderedPageBreak/>
        <w:t>Preámbulo</w:t>
      </w:r>
      <w:bookmarkEnd w:id="0"/>
    </w:p>
    <w:p w14:paraId="6D44DFDF" w14:textId="71A16F30" w:rsidR="00FA6359" w:rsidRDefault="00FA6359" w:rsidP="00FA6359">
      <w:pPr>
        <w:rPr>
          <w:lang w:val="es-MX"/>
        </w:rPr>
      </w:pPr>
      <w:r>
        <w:rPr>
          <w:rFonts w:ascii="Calibri" w:hAnsi="Calibri" w:cs="Calibri"/>
          <w:color w:val="000000"/>
        </w:rP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2doeEYdb","properties":{"formattedCitation":"(1)","plainCitation":"(1)","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zAwJ6c6j/OWZlKDT1","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7279A75D" w14:textId="1735C1EA" w:rsidR="00FA6359" w:rsidRDefault="00FA6359" w:rsidP="00FA6359">
      <w:pPr>
        <w:rPr>
          <w:lang w:val="es-MX"/>
        </w:rPr>
      </w:pPr>
      <w:r>
        <w:rPr>
          <w:rFonts w:ascii="Calibri" w:hAnsi="Calibri" w:cs="Calibri"/>
          <w:color w:val="000000"/>
        </w:rPr>
        <w:t xml:space="preserve">La especialización médica se encuentra inmersa en este </w:t>
      </w:r>
      <w:r w:rsidR="00D85738">
        <w:rPr>
          <w:rFonts w:ascii="Calibri" w:hAnsi="Calibri" w:cs="Calibri"/>
          <w:color w:val="000000"/>
        </w:rPr>
        <w:t xml:space="preserve">proceso </w:t>
      </w:r>
      <w:r>
        <w:rPr>
          <w:lang w:val="es-MX"/>
        </w:rPr>
        <w:fldChar w:fldCharType="begin"/>
      </w:r>
      <w:r>
        <w:rPr>
          <w:lang w:val="es-MX"/>
        </w:rPr>
        <w:instrText xml:space="preserve"> ADDIN ZOTERO_ITEM CSL_CITATION {"citationID":"qNyXFgEp","properties":{"formattedCitation":"(3,4)","plainCitation":"(3,4)","noteIndex":0},"citationItems":[{"id":"zAwJ6c6j/oG4YFT2g","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zAwJ6c6j/MvYq9RO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w:t>
      </w:r>
      <w:r w:rsidR="00D85738">
        <w:rPr>
          <w:rFonts w:ascii="Calibri" w:hAnsi="Calibri" w:cs="Calibri"/>
          <w:color w:val="000000"/>
        </w:rPr>
        <w:t xml:space="preserve"> </w:t>
      </w:r>
      <w:r>
        <w:rPr>
          <w:lang w:val="es-MX"/>
        </w:rPr>
        <w:fldChar w:fldCharType="begin"/>
      </w:r>
      <w:r w:rsidR="00D85738">
        <w:rPr>
          <w:lang w:val="es-MX"/>
        </w:rPr>
        <w:instrText xml:space="preserve"> ADDIN ZOTERO_ITEM CSL_CITATION {"citationID":"86RV4IjH","properties":{"formattedCitation":"(5)","plainCitation":"(5)","noteIndex":0},"citationItems":[{"id":"zAwJ6c6j/m624cMxS","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00D85738" w:rsidRPr="00D85738">
        <w:rPr>
          <w:rFonts w:ascii="Calibri" w:hAnsi="Calibri" w:cs="Calibri"/>
        </w:rPr>
        <w:t>(5)</w:t>
      </w:r>
      <w:r>
        <w:rPr>
          <w:lang w:val="es-MX"/>
        </w:rPr>
        <w:fldChar w:fldCharType="end"/>
      </w:r>
      <w:r>
        <w:rPr>
          <w:lang w:val="es-MX"/>
        </w:rPr>
        <w:t xml:space="preserve">. </w:t>
      </w:r>
      <w:r w:rsidR="00D85738">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D85738">
        <w:rPr>
          <w:lang w:val="es-MX"/>
        </w:rPr>
        <w:instrText xml:space="preserve"> ADDIN ZOTERO_ITEM CSL_CITATION {"citationID":"DOnbMMGf","properties":{"formattedCitation":"(6)","plainCitation":"(6)","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00D85738" w:rsidRPr="00D85738">
        <w:rPr>
          <w:rFonts w:ascii="Calibri" w:hAnsi="Calibri" w:cs="Calibri"/>
        </w:rPr>
        <w:t>(6)</w:t>
      </w:r>
      <w:r>
        <w:rPr>
          <w:lang w:val="es-MX"/>
        </w:rPr>
        <w:fldChar w:fldCharType="end"/>
      </w:r>
      <w:r>
        <w:rPr>
          <w:lang w:val="es-MX"/>
        </w:rPr>
        <w:t>.</w:t>
      </w:r>
    </w:p>
    <w:p w14:paraId="401695AB" w14:textId="48EFA98F" w:rsidR="00FA6359" w:rsidRDefault="00FA6359" w:rsidP="00FA6359">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sidR="00D85738">
        <w:rPr>
          <w:lang w:val="es-MX"/>
        </w:rPr>
        <w:instrText xml:space="preserve"> ADDIN ZOTERO_ITEM CSL_CITATION {"citationID":"JlhsDBNa","properties":{"formattedCitation":"(7)","plainCitation":"(7)","noteIndex":0},"citationItems":[{"id":"zAwJ6c6j/9BH4To3U","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00D85738" w:rsidRPr="00D85738">
        <w:rPr>
          <w:rFonts w:ascii="Calibri" w:hAnsi="Calibri" w:cs="Calibri"/>
        </w:rPr>
        <w:t>(7)</w:t>
      </w:r>
      <w:r>
        <w:rPr>
          <w:lang w:val="es-MX"/>
        </w:rPr>
        <w:fldChar w:fldCharType="end"/>
      </w:r>
      <w:r>
        <w:rPr>
          <w:lang w:val="es-MX"/>
        </w:rPr>
        <w:t xml:space="preserve">. </w:t>
      </w:r>
      <w:r>
        <w:rPr>
          <w:rFonts w:ascii="Calibri" w:hAnsi="Calibri" w:cs="Calibr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hombres</w:t>
      </w:r>
      <w:r w:rsidR="00D85738">
        <w:rPr>
          <w:rFonts w:ascii="Calibri" w:hAnsi="Calibri" w:cs="Calibri"/>
          <w:color w:val="000000"/>
        </w:rPr>
        <w:t xml:space="preserve"> </w:t>
      </w:r>
      <w:r>
        <w:rPr>
          <w:lang w:val="es-MX"/>
        </w:rPr>
        <w:fldChar w:fldCharType="begin"/>
      </w:r>
      <w:r w:rsidR="00D85738">
        <w:rPr>
          <w:lang w:val="es-MX"/>
        </w:rPr>
        <w:instrText xml:space="preserve"> ADDIN ZOTERO_ITEM CSL_CITATION {"citationID":"f3AJFW6c","properties":{"formattedCitation":"(8)","plainCitation":"(8)","noteIndex":0},"citationItems":[{"id":"zAwJ6c6j/mInwXc7u","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00D85738" w:rsidRPr="00D85738">
        <w:rPr>
          <w:rFonts w:ascii="Calibri" w:hAnsi="Calibri" w:cs="Calibri"/>
        </w:rPr>
        <w:t>(8)</w:t>
      </w:r>
      <w:r>
        <w:rPr>
          <w:lang w:val="es-MX"/>
        </w:rPr>
        <w:fldChar w:fldCharType="end"/>
      </w:r>
      <w:r>
        <w:rPr>
          <w:lang w:val="es-MX"/>
        </w:rPr>
        <w:t xml:space="preserve">. </w:t>
      </w:r>
      <w:r>
        <w:rPr>
          <w:rFonts w:ascii="Calibri" w:hAnsi="Calibri" w:cs="Calibri"/>
          <w:color w:val="000000"/>
        </w:rPr>
        <w:t>En este contexto, se ha observado un incremento en el número de mujeres con diversos niveles de educación. En el ámbito de la educación universitaria, la matriculación de mujeres en las universidades del país ha experimentado un crecimiento constante</w:t>
      </w:r>
      <w:r w:rsidR="00D85738">
        <w:rPr>
          <w:rFonts w:ascii="Calibri" w:hAnsi="Calibri" w:cs="Calibri"/>
          <w:color w:val="000000"/>
        </w:rPr>
        <w:t xml:space="preserve"> y esto corresponde con un aumento en la </w:t>
      </w:r>
      <w:r>
        <w:rPr>
          <w:rFonts w:ascii="Calibri" w:hAnsi="Calibri" w:cs="Calibri"/>
          <w:color w:val="000000"/>
        </w:rPr>
        <w:t>cantidad de graduadas de las universidades</w:t>
      </w:r>
      <w:r w:rsidR="00D85738">
        <w:rPr>
          <w:rFonts w:ascii="Calibri" w:hAnsi="Calibri" w:cs="Calibri"/>
          <w:color w:val="000000"/>
        </w:rPr>
        <w:t xml:space="preserve"> </w:t>
      </w:r>
      <w:r>
        <w:rPr>
          <w:lang w:val="es-MX"/>
        </w:rPr>
        <w:fldChar w:fldCharType="begin"/>
      </w:r>
      <w:r w:rsidR="00D85738">
        <w:rPr>
          <w:lang w:val="es-MX"/>
        </w:rPr>
        <w:instrText xml:space="preserve"> ADDIN ZOTERO_ITEM CSL_CITATION {"citationID":"UaZpRV7K","properties":{"formattedCitation":"(9)","plainCitation":"(9)","noteIndex":0},"citationItems":[{"id":"zAwJ6c6j/pypgtThb","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00D85738" w:rsidRPr="00D85738">
        <w:rPr>
          <w:rFonts w:ascii="Calibri" w:hAnsi="Calibri" w:cs="Calibri"/>
        </w:rPr>
        <w:t>(9)</w:t>
      </w:r>
      <w:r>
        <w:rPr>
          <w:lang w:val="es-MX"/>
        </w:rPr>
        <w:fldChar w:fldCharType="end"/>
      </w:r>
      <w:r>
        <w:rPr>
          <w:lang w:val="es-MX"/>
        </w:rPr>
        <w:t>.</w:t>
      </w:r>
    </w:p>
    <w:p w14:paraId="3D7896C4" w14:textId="3635D5C7" w:rsidR="00FA6359" w:rsidRDefault="00FA6359" w:rsidP="00FA6359">
      <w:pPr>
        <w:rPr>
          <w:lang w:val="es-MX"/>
        </w:rPr>
      </w:pPr>
      <w:r>
        <w:rPr>
          <w:rFonts w:ascii="Calibri" w:hAnsi="Calibri" w:cs="Calibri"/>
          <w:color w:val="000000"/>
        </w:rPr>
        <w:t xml:space="preserve">En </w:t>
      </w:r>
      <w:r w:rsidR="00D85738">
        <w:rPr>
          <w:rFonts w:ascii="Calibri" w:hAnsi="Calibri" w:cs="Calibri"/>
          <w:color w:val="000000"/>
        </w:rPr>
        <w:t>cuanto a la educación, el</w:t>
      </w:r>
      <w:r>
        <w:rPr>
          <w:rFonts w:ascii="Calibri" w:hAnsi="Calibri" w:cs="Calibri"/>
          <w:color w:val="000000"/>
        </w:rPr>
        <w:t xml:space="preserve">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D85738">
        <w:rPr>
          <w:lang w:val="es-MX"/>
        </w:rPr>
        <w:instrText xml:space="preserve"> ADDIN ZOTERO_ITEM CSL_CITATION {"citationID":"L5ZUugM4","properties":{"formattedCitation":"(10)","plainCitation":"(10)","noteIndex":0},"citationItems":[{"id":"zAwJ6c6j/GJwXKyxA","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00D85738"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sidR="00D85738">
        <w:rPr>
          <w:lang w:val="es-MX"/>
        </w:rPr>
        <w:instrText xml:space="preserve"> ADDIN ZOTERO_ITEM CSL_CITATION {"citationID":"SG1HWn5z","properties":{"formattedCitation":"(11)","plainCitation":"(11)","noteIndex":0},"citationItems":[{"id":"zAwJ6c6j/pDwFalP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00D85738" w:rsidRPr="00D85738">
        <w:rPr>
          <w:rFonts w:ascii="Calibri" w:hAnsi="Calibri" w:cs="Calibri"/>
          <w:sz w:val="22"/>
        </w:rPr>
        <w:t>(11)</w:t>
      </w:r>
      <w:r>
        <w:rPr>
          <w:lang w:val="es-MX"/>
        </w:rPr>
        <w:fldChar w:fldCharType="end"/>
      </w:r>
      <w:r>
        <w:rPr>
          <w:lang w:val="es-MX"/>
        </w:rPr>
        <w:t>.</w:t>
      </w:r>
    </w:p>
    <w:p w14:paraId="563CA848" w14:textId="73FEC695" w:rsidR="00FA6359" w:rsidRDefault="00FA6359" w:rsidP="00FA6359">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Pr>
          <w:lang w:val="es-MX"/>
        </w:rPr>
        <w:fldChar w:fldCharType="begin"/>
      </w:r>
      <w:r w:rsidR="00D85738">
        <w:rPr>
          <w:lang w:val="es-MX"/>
        </w:rPr>
        <w:instrText xml:space="preserve"> ADDIN ZOTERO_ITEM CSL_CITATION {"citationID":"cGfxYWpT","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00D85738" w:rsidRPr="00D85738">
        <w:rPr>
          <w:rFonts w:ascii="Calibri" w:hAnsi="Calibri" w:cs="Calibri"/>
          <w:sz w:val="22"/>
        </w:rPr>
        <w:t>(12)</w:t>
      </w:r>
      <w:r>
        <w:rPr>
          <w:lang w:val="es-MX"/>
        </w:rPr>
        <w:fldChar w:fldCharType="end"/>
      </w:r>
      <w:r>
        <w:rPr>
          <w:lang w:val="es-MX"/>
        </w:rPr>
        <w:t>.</w:t>
      </w:r>
    </w:p>
    <w:p w14:paraId="77009AF0" w14:textId="34FC78B0" w:rsidR="00FA6359" w:rsidRPr="00FA6359" w:rsidRDefault="00FA6359" w:rsidP="00FA6359">
      <w:pPr>
        <w:rPr>
          <w:lang w:val="es-MX"/>
        </w:rPr>
      </w:pPr>
      <w:r w:rsidRPr="004B5F2E">
        <w:rPr>
          <w:lang w:val="es-419"/>
        </w:rPr>
        <w:t>Actualmente</w:t>
      </w:r>
      <w:r w:rsidR="00D85738">
        <w:rPr>
          <w:lang w:val="es-419"/>
        </w:rPr>
        <w:t>,</w:t>
      </w:r>
      <w:r w:rsidRPr="004B5F2E">
        <w:rPr>
          <w:lang w:val="es-419"/>
        </w:rPr>
        <w:t xml:space="preserve"> se cuenta con información respecto a las diferencias en el número de especialistas trabajando, por género </w:t>
      </w:r>
      <w:r>
        <w:rPr>
          <w:lang w:val="es-419"/>
        </w:rPr>
        <w:fldChar w:fldCharType="begin"/>
      </w:r>
      <w:r w:rsidR="00D85738">
        <w:rPr>
          <w:lang w:val="es-419"/>
        </w:rPr>
        <w:instrText xml:space="preserve"> ADDIN ZOTERO_ITEM CSL_CITATION {"citationID":"tjsAeMBw","properties":{"formattedCitation":"(13)","plainCitation":"(13)","noteIndex":0},"citationItems":[{"id":"zAwJ6c6j/qhy2MfBn","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D85738"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D85738">
        <w:rPr>
          <w:lang w:val="es-419"/>
        </w:rPr>
        <w:instrText xml:space="preserve"> ADDIN ZOTERO_ITEM CSL_CITATION {"citationID":"lTOxAlZl","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D85738"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0B6E0DB" w14:textId="134CD7FD" w:rsidR="009107F8" w:rsidRPr="008D6B57" w:rsidRDefault="009107F8" w:rsidP="009107F8">
      <w:pPr>
        <w:pStyle w:val="Heading1"/>
      </w:pPr>
      <w:bookmarkStart w:id="1" w:name="_Toc74332873"/>
      <w:r w:rsidRPr="008D6B57">
        <w:t>Planteamiento teórico</w:t>
      </w:r>
      <w:bookmarkEnd w:id="1"/>
    </w:p>
    <w:p w14:paraId="1BD7D50F" w14:textId="368977F6" w:rsidR="007010B9" w:rsidRDefault="009107F8" w:rsidP="007010B9">
      <w:pPr>
        <w:pStyle w:val="Heading2"/>
      </w:pPr>
      <w:bookmarkStart w:id="2" w:name="_Toc74332874"/>
      <w:r w:rsidRPr="009107F8">
        <w:t>Pro</w:t>
      </w:r>
      <w:r>
        <w:t>blema de investigación</w:t>
      </w:r>
      <w:bookmarkEnd w:id="2"/>
    </w:p>
    <w:p w14:paraId="74732C02" w14:textId="23397A92" w:rsidR="009107F8" w:rsidRDefault="009107F8" w:rsidP="009107F8">
      <w:pPr>
        <w:pStyle w:val="Heading3"/>
      </w:pPr>
      <w:bookmarkStart w:id="3" w:name="_Toc74332875"/>
      <w:r>
        <w:t>Enunciado del problema</w:t>
      </w:r>
      <w:bookmarkEnd w:id="3"/>
    </w:p>
    <w:p w14:paraId="02C659F9" w14:textId="2CF7F1BF" w:rsidR="00395DF7" w:rsidRDefault="00395DF7" w:rsidP="00914979">
      <w:pPr>
        <w:rPr>
          <w:lang w:val="es-MX"/>
        </w:rPr>
      </w:pPr>
      <w:r>
        <w:rPr>
          <w:lang w:val="es-MX"/>
        </w:rPr>
        <w:t>Estos últimos años el Perú ha experimentado grandes cambios en cuanto a la inclusión de la mujer en el sector laboral de la medicina humana en diferentes áreas y es probable que esta tendencia continúe en el futuro. Actualmente se cuenta con información sobre las diferencias de género en los médicos que ya se encuentran trabajando, pero no hay estudios detallados que exploren las diferencias de género durante la educación médica ni estudios que exploren este mismo tema en las especialidades médicas.</w:t>
      </w:r>
    </w:p>
    <w:p w14:paraId="02FF0A8F" w14:textId="439C55E9" w:rsidR="00395DF7" w:rsidRDefault="00395DF7" w:rsidP="00914979">
      <w:pPr>
        <w:rPr>
          <w:lang w:val="es-MX"/>
        </w:rPr>
      </w:pPr>
      <w:r>
        <w:rPr>
          <w:lang w:val="es-MX"/>
        </w:rPr>
        <w:t>El presente estudio busca analizar las diferencias de género en los postulantes e ingresantes a las diferentes especialidades médicas en el Perú, analizando las diferentes tendencias a lo largo del tiempo y los cambios en estas diferencias de género en los distintos años.</w:t>
      </w:r>
    </w:p>
    <w:p w14:paraId="046B4571" w14:textId="14989818" w:rsidR="009107F8" w:rsidRDefault="009107F8" w:rsidP="009107F8">
      <w:pPr>
        <w:pStyle w:val="Heading3"/>
      </w:pPr>
      <w:bookmarkStart w:id="4" w:name="_Toc74332876"/>
      <w:r>
        <w:lastRenderedPageBreak/>
        <w:t>Descripción del problema</w:t>
      </w:r>
      <w:bookmarkEnd w:id="4"/>
    </w:p>
    <w:p w14:paraId="636892E8" w14:textId="15C74ED0" w:rsidR="009107F8" w:rsidRDefault="009107F8" w:rsidP="009107F8">
      <w:pPr>
        <w:pStyle w:val="Heading4"/>
      </w:pPr>
      <w:r>
        <w:t>Área del conocimiento</w:t>
      </w:r>
    </w:p>
    <w:p w14:paraId="6AF1ABE7" w14:textId="1F3F3302" w:rsidR="00FA6359" w:rsidRDefault="00FA6359" w:rsidP="00FA6359">
      <w:pPr>
        <w:pStyle w:val="ListParagraph"/>
        <w:numPr>
          <w:ilvl w:val="0"/>
          <w:numId w:val="9"/>
        </w:numPr>
      </w:pPr>
      <w:r>
        <w:t>Área general: Ciencias de la Salud</w:t>
      </w:r>
    </w:p>
    <w:p w14:paraId="1D32EF1F" w14:textId="53E49910" w:rsidR="00FA6359" w:rsidRDefault="00FA6359" w:rsidP="00FA6359">
      <w:pPr>
        <w:pStyle w:val="ListParagraph"/>
        <w:numPr>
          <w:ilvl w:val="0"/>
          <w:numId w:val="9"/>
        </w:numPr>
      </w:pPr>
      <w:r>
        <w:t>Área específica: Medicina Humana</w:t>
      </w:r>
    </w:p>
    <w:p w14:paraId="00971885" w14:textId="6348DEA1" w:rsidR="00FA6359" w:rsidRDefault="00FA6359" w:rsidP="00FA6359">
      <w:pPr>
        <w:pStyle w:val="ListParagraph"/>
        <w:numPr>
          <w:ilvl w:val="0"/>
          <w:numId w:val="9"/>
        </w:numPr>
      </w:pPr>
      <w:r>
        <w:t>Especialidad: administración y gestión en salud</w:t>
      </w:r>
    </w:p>
    <w:p w14:paraId="758266AF" w14:textId="34380B28" w:rsidR="00FA6359" w:rsidRPr="00FA6359" w:rsidRDefault="00FA6359" w:rsidP="00FA6359">
      <w:pPr>
        <w:pStyle w:val="ListParagraph"/>
        <w:numPr>
          <w:ilvl w:val="0"/>
          <w:numId w:val="9"/>
        </w:numPr>
      </w:pPr>
      <w:r>
        <w:t>Línea: educación médica, igualdad de género</w:t>
      </w:r>
    </w:p>
    <w:p w14:paraId="366738B3" w14:textId="38B59A9D" w:rsidR="008D6B57" w:rsidRPr="008D6B57" w:rsidRDefault="009107F8" w:rsidP="00914979">
      <w:pPr>
        <w:pStyle w:val="Heading4"/>
      </w:pPr>
      <w:r>
        <w:t>Análisis u operacionalización de variables e indicadores</w:t>
      </w:r>
    </w:p>
    <w:tbl>
      <w:tblPr>
        <w:tblStyle w:val="PlainTable2"/>
        <w:tblW w:w="5000" w:type="pct"/>
        <w:tblLook w:val="0420" w:firstRow="1" w:lastRow="0" w:firstColumn="0" w:lastColumn="0" w:noHBand="0" w:noVBand="1"/>
      </w:tblPr>
      <w:tblGrid>
        <w:gridCol w:w="2834"/>
        <w:gridCol w:w="2835"/>
        <w:gridCol w:w="2835"/>
      </w:tblGrid>
      <w:tr w:rsidR="008760C4" w14:paraId="6351549C" w14:textId="77777777" w:rsidTr="00FA6359">
        <w:trPr>
          <w:cnfStyle w:val="100000000000" w:firstRow="1" w:lastRow="0" w:firstColumn="0" w:lastColumn="0" w:oddVBand="0" w:evenVBand="0" w:oddHBand="0" w:evenHBand="0" w:firstRowFirstColumn="0" w:firstRowLastColumn="0" w:lastRowFirstColumn="0" w:lastRowLastColumn="0"/>
        </w:trPr>
        <w:tc>
          <w:tcPr>
            <w:tcW w:w="1666" w:type="pct"/>
          </w:tcPr>
          <w:p w14:paraId="65BB25BB" w14:textId="0EF49B4D" w:rsidR="008760C4" w:rsidRDefault="008760C4" w:rsidP="009107F8">
            <w:r>
              <w:t>Variable</w:t>
            </w:r>
          </w:p>
        </w:tc>
        <w:tc>
          <w:tcPr>
            <w:tcW w:w="1667" w:type="pct"/>
          </w:tcPr>
          <w:p w14:paraId="3332C181" w14:textId="17273ABD" w:rsidR="008760C4" w:rsidRDefault="008760C4" w:rsidP="009107F8">
            <w:r>
              <w:t>Unidad / categoría</w:t>
            </w:r>
          </w:p>
        </w:tc>
        <w:tc>
          <w:tcPr>
            <w:tcW w:w="1667" w:type="pct"/>
          </w:tcPr>
          <w:p w14:paraId="3D36330D" w14:textId="1C7DAD40" w:rsidR="008760C4" w:rsidRDefault="008760C4" w:rsidP="009107F8">
            <w:r>
              <w:t>Escala</w:t>
            </w:r>
          </w:p>
        </w:tc>
      </w:tr>
      <w:tr w:rsidR="008760C4" w14:paraId="5A7BBA02"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4227CB2D" w14:textId="5F989C57" w:rsidR="008760C4" w:rsidRDefault="008760C4" w:rsidP="00FA6359">
            <w:pPr>
              <w:jc w:val="left"/>
            </w:pPr>
            <w:r>
              <w:t>Año de postulación</w:t>
            </w:r>
          </w:p>
        </w:tc>
        <w:tc>
          <w:tcPr>
            <w:tcW w:w="1667" w:type="pct"/>
          </w:tcPr>
          <w:p w14:paraId="1DE8C041" w14:textId="243FD8A4" w:rsidR="008760C4" w:rsidRDefault="008760C4" w:rsidP="00FA6359">
            <w:pPr>
              <w:jc w:val="left"/>
            </w:pPr>
            <w:r>
              <w:t>Año</w:t>
            </w:r>
          </w:p>
        </w:tc>
        <w:tc>
          <w:tcPr>
            <w:tcW w:w="1667" w:type="pct"/>
          </w:tcPr>
          <w:p w14:paraId="05243E6E" w14:textId="1F4B8286" w:rsidR="008760C4" w:rsidRDefault="008760C4" w:rsidP="00FA6359">
            <w:pPr>
              <w:jc w:val="left"/>
            </w:pPr>
            <w:r>
              <w:t>Cuantitativa discreta</w:t>
            </w:r>
          </w:p>
        </w:tc>
      </w:tr>
      <w:tr w:rsidR="008760C4" w14:paraId="5FE2116A" w14:textId="77777777" w:rsidTr="00FA6359">
        <w:tc>
          <w:tcPr>
            <w:tcW w:w="1666" w:type="pct"/>
          </w:tcPr>
          <w:p w14:paraId="65E24C54" w14:textId="53FB537E" w:rsidR="008760C4" w:rsidRDefault="008760C4" w:rsidP="00FA6359">
            <w:pPr>
              <w:jc w:val="left"/>
            </w:pPr>
            <w:r>
              <w:t>Género</w:t>
            </w:r>
          </w:p>
        </w:tc>
        <w:tc>
          <w:tcPr>
            <w:tcW w:w="1667" w:type="pct"/>
          </w:tcPr>
          <w:p w14:paraId="0087FC4D" w14:textId="300F87E7" w:rsidR="008760C4" w:rsidRDefault="008760C4" w:rsidP="00FA6359">
            <w:pPr>
              <w:jc w:val="left"/>
            </w:pPr>
            <w:r>
              <w:t>Hombre, mujer</w:t>
            </w:r>
          </w:p>
        </w:tc>
        <w:tc>
          <w:tcPr>
            <w:tcW w:w="1667" w:type="pct"/>
          </w:tcPr>
          <w:p w14:paraId="7BE6CA0B" w14:textId="64D7243E" w:rsidR="008760C4" w:rsidRDefault="008760C4" w:rsidP="00FA6359">
            <w:pPr>
              <w:jc w:val="left"/>
            </w:pPr>
            <w:r>
              <w:t>Cualitativa nominal</w:t>
            </w:r>
          </w:p>
        </w:tc>
      </w:tr>
      <w:tr w:rsidR="008760C4" w14:paraId="5FA423AA"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40D6F96A" w14:textId="295BE45F" w:rsidR="008760C4" w:rsidRDefault="008760C4" w:rsidP="00FA6359">
            <w:pPr>
              <w:jc w:val="left"/>
            </w:pPr>
            <w:r>
              <w:t>Universidad</w:t>
            </w:r>
          </w:p>
        </w:tc>
        <w:tc>
          <w:tcPr>
            <w:tcW w:w="1667" w:type="pct"/>
          </w:tcPr>
          <w:p w14:paraId="1E952F0F" w14:textId="302874BA" w:rsidR="008760C4" w:rsidRDefault="008760C4" w:rsidP="00FA6359">
            <w:pPr>
              <w:jc w:val="left"/>
            </w:pPr>
            <w:r>
              <w:t>Nombres de las diferentes universidades</w:t>
            </w:r>
          </w:p>
        </w:tc>
        <w:tc>
          <w:tcPr>
            <w:tcW w:w="1667" w:type="pct"/>
          </w:tcPr>
          <w:p w14:paraId="5C3B07B9" w14:textId="55B354A1" w:rsidR="008760C4" w:rsidRDefault="008760C4" w:rsidP="00FA6359">
            <w:pPr>
              <w:jc w:val="left"/>
            </w:pPr>
            <w:r>
              <w:t>Cualitativa nominal</w:t>
            </w:r>
          </w:p>
        </w:tc>
      </w:tr>
      <w:tr w:rsidR="008760C4" w14:paraId="797C4E7D" w14:textId="77777777" w:rsidTr="00FA6359">
        <w:tc>
          <w:tcPr>
            <w:tcW w:w="1666" w:type="pct"/>
          </w:tcPr>
          <w:p w14:paraId="320C96D2" w14:textId="42A33497" w:rsidR="008760C4" w:rsidRDefault="008760C4" w:rsidP="00FA6359">
            <w:pPr>
              <w:jc w:val="left"/>
            </w:pPr>
            <w:r>
              <w:t>Especialidad o subespecialidad</w:t>
            </w:r>
          </w:p>
        </w:tc>
        <w:tc>
          <w:tcPr>
            <w:tcW w:w="1667" w:type="pct"/>
          </w:tcPr>
          <w:p w14:paraId="0B1A8027" w14:textId="540B6C95" w:rsidR="008760C4" w:rsidRDefault="008760C4" w:rsidP="00FA6359">
            <w:pPr>
              <w:jc w:val="left"/>
            </w:pPr>
            <w:r>
              <w:t>Nombres de las diferentes especialidades o subespecialidades</w:t>
            </w:r>
          </w:p>
        </w:tc>
        <w:tc>
          <w:tcPr>
            <w:tcW w:w="1667" w:type="pct"/>
          </w:tcPr>
          <w:p w14:paraId="12B30966" w14:textId="1B366654" w:rsidR="008760C4" w:rsidRDefault="008760C4" w:rsidP="00FA6359">
            <w:pPr>
              <w:jc w:val="left"/>
            </w:pPr>
            <w:r>
              <w:t>Cualitativa nominal</w:t>
            </w:r>
          </w:p>
        </w:tc>
      </w:tr>
      <w:tr w:rsidR="00D01B8A" w14:paraId="2B018346"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7B6489DB" w14:textId="4CA3CCDF" w:rsidR="00D01B8A" w:rsidRDefault="00D01B8A" w:rsidP="00FA6359">
            <w:pPr>
              <w:jc w:val="left"/>
            </w:pPr>
            <w:r>
              <w:t>Resultado de postulación</w:t>
            </w:r>
          </w:p>
        </w:tc>
        <w:tc>
          <w:tcPr>
            <w:tcW w:w="1667" w:type="pct"/>
          </w:tcPr>
          <w:p w14:paraId="5B099FFA" w14:textId="0067BA2C" w:rsidR="00D01B8A" w:rsidRDefault="00D01B8A" w:rsidP="00FA6359">
            <w:pPr>
              <w:jc w:val="left"/>
            </w:pPr>
            <w:r>
              <w:t>Ingreso, no ingreso</w:t>
            </w:r>
          </w:p>
        </w:tc>
        <w:tc>
          <w:tcPr>
            <w:tcW w:w="1667" w:type="pct"/>
          </w:tcPr>
          <w:p w14:paraId="1B4B18C2" w14:textId="43E63A9A" w:rsidR="00D01B8A" w:rsidRDefault="00D01B8A" w:rsidP="00FA6359">
            <w:pPr>
              <w:jc w:val="left"/>
            </w:pPr>
            <w:r>
              <w:t>Cualitativa nominal</w:t>
            </w:r>
          </w:p>
        </w:tc>
      </w:tr>
      <w:tr w:rsidR="00D01B8A" w14:paraId="624A6A3D" w14:textId="77777777" w:rsidTr="00FA6359">
        <w:tc>
          <w:tcPr>
            <w:tcW w:w="1666" w:type="pct"/>
          </w:tcPr>
          <w:p w14:paraId="2552D232" w14:textId="164A2B85" w:rsidR="00D01B8A" w:rsidRDefault="00D01B8A" w:rsidP="00FA6359">
            <w:pPr>
              <w:jc w:val="left"/>
            </w:pPr>
            <w:r>
              <w:t>Especialidad quirúrgica</w:t>
            </w:r>
          </w:p>
        </w:tc>
        <w:tc>
          <w:tcPr>
            <w:tcW w:w="1667" w:type="pct"/>
          </w:tcPr>
          <w:p w14:paraId="75569350" w14:textId="26323C2B" w:rsidR="00D01B8A" w:rsidRDefault="00D01B8A" w:rsidP="00FA6359">
            <w:pPr>
              <w:jc w:val="left"/>
            </w:pPr>
            <w:r>
              <w:t>Especialidad quirúrgica vs. especialidad clínica</w:t>
            </w:r>
          </w:p>
        </w:tc>
        <w:tc>
          <w:tcPr>
            <w:tcW w:w="1667" w:type="pct"/>
          </w:tcPr>
          <w:p w14:paraId="155E6B63" w14:textId="48B31E65" w:rsidR="00D01B8A" w:rsidRDefault="00D01B8A" w:rsidP="00FA6359">
            <w:pPr>
              <w:jc w:val="left"/>
            </w:pPr>
            <w:r>
              <w:t>Cualitativa nominal</w:t>
            </w:r>
          </w:p>
        </w:tc>
      </w:tr>
      <w:tr w:rsidR="00D01B8A" w14:paraId="41433884"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55335E8F" w14:textId="4AA769C2" w:rsidR="00D01B8A" w:rsidRDefault="00D01B8A" w:rsidP="00FA6359">
            <w:pPr>
              <w:jc w:val="left"/>
            </w:pPr>
            <w:r>
              <w:t>Grado de especialización</w:t>
            </w:r>
          </w:p>
        </w:tc>
        <w:tc>
          <w:tcPr>
            <w:tcW w:w="1667" w:type="pct"/>
          </w:tcPr>
          <w:p w14:paraId="2EBF8252" w14:textId="20D34554" w:rsidR="00D01B8A" w:rsidRDefault="00D01B8A" w:rsidP="00FA6359">
            <w:pPr>
              <w:jc w:val="left"/>
            </w:pPr>
            <w:r>
              <w:t>Especialidad vs. subespecialidad</w:t>
            </w:r>
          </w:p>
        </w:tc>
        <w:tc>
          <w:tcPr>
            <w:tcW w:w="1667" w:type="pct"/>
          </w:tcPr>
          <w:p w14:paraId="03F74CA0" w14:textId="356E3604" w:rsidR="00D01B8A" w:rsidRDefault="00D01B8A" w:rsidP="00FA6359">
            <w:pPr>
              <w:jc w:val="left"/>
            </w:pPr>
            <w:r>
              <w:t>Cualitativa nominal</w:t>
            </w:r>
          </w:p>
        </w:tc>
      </w:tr>
    </w:tbl>
    <w:p w14:paraId="1F5C614D" w14:textId="77777777" w:rsidR="009107F8" w:rsidRPr="009107F8" w:rsidRDefault="009107F8" w:rsidP="009107F8"/>
    <w:p w14:paraId="4DF83683" w14:textId="4C912CA7" w:rsidR="009107F8" w:rsidRDefault="009107F8" w:rsidP="009107F8">
      <w:pPr>
        <w:pStyle w:val="Heading4"/>
      </w:pPr>
      <w:r>
        <w:lastRenderedPageBreak/>
        <w:t>Interrogantes básicas</w:t>
      </w:r>
    </w:p>
    <w:p w14:paraId="096D7C2E" w14:textId="612A67F3" w:rsidR="00D01B8A" w:rsidRDefault="00D01B8A" w:rsidP="00864699">
      <w:pPr>
        <w:pStyle w:val="ListParagraph"/>
        <w:numPr>
          <w:ilvl w:val="0"/>
          <w:numId w:val="4"/>
        </w:numPr>
      </w:pPr>
      <w:r>
        <w:t>¿Cuántas mujeres y hombres han postulado al programa de residentado médico del Perú entre los años 2013 y 2023?</w:t>
      </w:r>
    </w:p>
    <w:p w14:paraId="7A4D8BCF" w14:textId="676F17E8" w:rsidR="006A4587" w:rsidRDefault="006A4587" w:rsidP="006A4587">
      <w:pPr>
        <w:pStyle w:val="ListParagraph"/>
        <w:numPr>
          <w:ilvl w:val="0"/>
          <w:numId w:val="4"/>
        </w:numPr>
      </w:pPr>
      <w:r>
        <w:t>¿Cuántas mujeres y hombres han postulado a las distintas especialidades médicas en el Perú entre los años 2013 y 2023?</w:t>
      </w:r>
    </w:p>
    <w:p w14:paraId="3FB33655" w14:textId="3C95B6FF" w:rsidR="00D01B8A" w:rsidRDefault="00D01B8A" w:rsidP="00864699">
      <w:pPr>
        <w:pStyle w:val="ListParagraph"/>
        <w:numPr>
          <w:ilvl w:val="0"/>
          <w:numId w:val="4"/>
        </w:numPr>
      </w:pPr>
      <w:r>
        <w:t xml:space="preserve">¿Cómo se comparan los cambios en la distribución de género de los postulantes </w:t>
      </w:r>
      <w:r w:rsidR="006A4587">
        <w:t>al programa de residentado médico</w:t>
      </w:r>
      <w:r>
        <w:t xml:space="preserve"> en el Perú durante el periodo 2013-2023?</w:t>
      </w:r>
    </w:p>
    <w:p w14:paraId="32C71459" w14:textId="44D127E3" w:rsidR="00D01B8A" w:rsidRDefault="00D01B8A" w:rsidP="00864699">
      <w:pPr>
        <w:pStyle w:val="ListParagraph"/>
        <w:numPr>
          <w:ilvl w:val="0"/>
          <w:numId w:val="4"/>
        </w:numPr>
      </w:pPr>
      <w:r>
        <w:t>¿Cómo se comparan los cambios en la distribución de género</w:t>
      </w:r>
      <w:r w:rsidR="006A4587">
        <w:t xml:space="preserve"> de los postulantes a las distintas especialidades médicas en el Perú durante el periodo 2013-2023?</w:t>
      </w:r>
    </w:p>
    <w:p w14:paraId="4137BDDE" w14:textId="562DA48A" w:rsidR="006A4587" w:rsidRDefault="006A4587" w:rsidP="006A4587">
      <w:pPr>
        <w:pStyle w:val="ListParagraph"/>
        <w:numPr>
          <w:ilvl w:val="0"/>
          <w:numId w:val="4"/>
        </w:numPr>
      </w:pPr>
      <w:r>
        <w:t>¿Cómo se comparan los cambios en la distribución de género entre los postulantes a especialidades clínicas y quirúrgicas en el Perú durante el periodo 2013-2023?</w:t>
      </w:r>
    </w:p>
    <w:p w14:paraId="1A6F89A9" w14:textId="62C23EFB" w:rsidR="00D01B8A" w:rsidRDefault="006A4587" w:rsidP="006A4587">
      <w:pPr>
        <w:pStyle w:val="ListParagraph"/>
        <w:numPr>
          <w:ilvl w:val="0"/>
          <w:numId w:val="4"/>
        </w:numPr>
      </w:pPr>
      <w:r>
        <w:t>¿Cómo se comparan los cambios en la distribución de género entre los postulantes a especialidades y subespecialidades médicas en el Perú durante el periodo 2013-2023?</w:t>
      </w:r>
    </w:p>
    <w:p w14:paraId="2F0D9893" w14:textId="5EEE2E83" w:rsidR="006A4587" w:rsidRDefault="006A4587" w:rsidP="006A4587">
      <w:pPr>
        <w:pStyle w:val="ListParagraph"/>
        <w:numPr>
          <w:ilvl w:val="0"/>
          <w:numId w:val="4"/>
        </w:numPr>
      </w:pPr>
      <w:r>
        <w:t>¿Cuántas mujeres y hombres han ingresado al programa de residentado médico del Perú entre los años 201</w:t>
      </w:r>
      <w:r w:rsidR="009622C1">
        <w:t>6</w:t>
      </w:r>
      <w:r>
        <w:t xml:space="preserve"> y 2023?</w:t>
      </w:r>
    </w:p>
    <w:p w14:paraId="0D696D27" w14:textId="7CF005F0" w:rsidR="006A4587" w:rsidRDefault="006A4587" w:rsidP="006A4587">
      <w:pPr>
        <w:pStyle w:val="ListParagraph"/>
        <w:numPr>
          <w:ilvl w:val="0"/>
          <w:numId w:val="4"/>
        </w:numPr>
      </w:pPr>
      <w:r>
        <w:t>¿Cuántas mujeres y hombres han ingresado a las distintas especialidades médicas del Perú entre los años 201</w:t>
      </w:r>
      <w:r w:rsidR="009622C1">
        <w:t>6</w:t>
      </w:r>
      <w:r>
        <w:t xml:space="preserve"> y 2023?</w:t>
      </w:r>
    </w:p>
    <w:p w14:paraId="46D741B3" w14:textId="0A7A6CFB" w:rsidR="006A4587" w:rsidRDefault="006A4587" w:rsidP="006A4587">
      <w:pPr>
        <w:pStyle w:val="ListParagraph"/>
        <w:numPr>
          <w:ilvl w:val="0"/>
          <w:numId w:val="4"/>
        </w:numPr>
      </w:pPr>
      <w:r>
        <w:t>¿Cuántas mujeres y hombres han postulado en las distintas universidades al programa de residentado médico entre los años 2013 y 2023?</w:t>
      </w:r>
    </w:p>
    <w:p w14:paraId="56828B06" w14:textId="62D155D5" w:rsidR="007C692E" w:rsidRDefault="007C692E" w:rsidP="007C692E">
      <w:pPr>
        <w:pStyle w:val="Heading4"/>
      </w:pPr>
      <w:r>
        <w:t>Características de la</w:t>
      </w:r>
      <w:r w:rsidR="009107F8">
        <w:t xml:space="preserve"> investigación</w:t>
      </w:r>
    </w:p>
    <w:p w14:paraId="254F2E3D" w14:textId="2C0DD149" w:rsidR="007C692E" w:rsidRPr="007C692E" w:rsidRDefault="007C692E" w:rsidP="007C692E">
      <w:r>
        <w:t xml:space="preserve">Esta investigación </w:t>
      </w:r>
      <w:r w:rsidR="00FA6359">
        <w:t>es un estudio observacional descriptivo no experimental que comprende información en varios puntos del tiempo comprendido entre 2013 y 2023.</w:t>
      </w:r>
    </w:p>
    <w:p w14:paraId="2E480F27" w14:textId="678AE510" w:rsidR="009107F8" w:rsidRDefault="009107F8" w:rsidP="009107F8">
      <w:pPr>
        <w:pStyle w:val="Heading2"/>
      </w:pPr>
      <w:bookmarkStart w:id="5" w:name="_Toc74332877"/>
      <w:r>
        <w:t>Justificación del problema</w:t>
      </w:r>
      <w:bookmarkEnd w:id="5"/>
    </w:p>
    <w:p w14:paraId="55BC3B10" w14:textId="2101C5FC" w:rsidR="009107F8" w:rsidRDefault="009107F8" w:rsidP="002E5738">
      <w:pPr>
        <w:pStyle w:val="Heading3"/>
      </w:pPr>
      <w:bookmarkStart w:id="6" w:name="_Toc74332878"/>
      <w:r>
        <w:t>Justificación</w:t>
      </w:r>
      <w:bookmarkEnd w:id="6"/>
    </w:p>
    <w:p w14:paraId="5E38B62E" w14:textId="0889D5ED" w:rsidR="007C692E" w:rsidRPr="00864699" w:rsidRDefault="00864699" w:rsidP="00864699">
      <w:pPr>
        <w:rPr>
          <w:lang w:val="es-MX"/>
        </w:rPr>
      </w:pPr>
      <w:r>
        <w:rPr>
          <w:lang w:val="es-MX"/>
        </w:rPr>
        <w:t xml:space="preserve">Actualmente </w:t>
      </w:r>
      <w:r w:rsidR="006A4587">
        <w:rPr>
          <w:lang w:val="es-MX"/>
        </w:rPr>
        <w:t>las mujeres conforman una parte importante de la profesión médica y tienen participación en las distintas</w:t>
      </w:r>
      <w:r>
        <w:rPr>
          <w:lang w:val="es-MX"/>
        </w:rPr>
        <w:t xml:space="preserve"> especialidades médicas</w:t>
      </w:r>
      <w:r w:rsidR="006A4587">
        <w:rPr>
          <w:lang w:val="es-MX"/>
        </w:rPr>
        <w:t xml:space="preserve">. Es </w:t>
      </w:r>
      <w:r>
        <w:rPr>
          <w:lang w:val="es-MX"/>
        </w:rPr>
        <w:t>probable que en el futuro</w:t>
      </w:r>
      <w:r w:rsidR="006A4587">
        <w:rPr>
          <w:lang w:val="es-MX"/>
        </w:rPr>
        <w:t xml:space="preserve"> el número de médicos especialistas del género femenino</w:t>
      </w:r>
      <w:r>
        <w:rPr>
          <w:lang w:val="es-MX"/>
        </w:rPr>
        <w:t xml:space="preserve"> aumente. La distribución de </w:t>
      </w:r>
      <w:r>
        <w:rPr>
          <w:lang w:val="es-MX"/>
        </w:rPr>
        <w:lastRenderedPageBreak/>
        <w:t xml:space="preserve">las mujeres en las distintas especialidades es heterogénea y se desconoce cómo esta heterogeneidad cambiará en el futuro o si permanecerá. </w:t>
      </w:r>
      <w:r w:rsidR="007C692E">
        <w:rPr>
          <w:lang w:val="es-MX"/>
        </w:rPr>
        <w:t>La presente investigación pretende llenar estos vacíos en el conocimiento sobre el tema.</w:t>
      </w:r>
    </w:p>
    <w:p w14:paraId="705F5A3B" w14:textId="64A50239" w:rsidR="009107F8" w:rsidRDefault="009107F8" w:rsidP="002E5738">
      <w:pPr>
        <w:pStyle w:val="Heading3"/>
      </w:pPr>
      <w:bookmarkStart w:id="7" w:name="_Toc74332879"/>
      <w:r>
        <w:t>Novedad</w:t>
      </w:r>
      <w:bookmarkEnd w:id="7"/>
    </w:p>
    <w:p w14:paraId="1871695F" w14:textId="1203515C" w:rsidR="007C692E" w:rsidRPr="00B376C2" w:rsidRDefault="00B376C2" w:rsidP="00B376C2">
      <w:r>
        <w:t xml:space="preserve">No existen estudios a la fecha sobre los ingresantes y postulantes al </w:t>
      </w:r>
      <w:r w:rsidR="001D2B1F">
        <w:t>C</w:t>
      </w:r>
      <w:r>
        <w:t xml:space="preserve">oncurso </w:t>
      </w:r>
      <w:r w:rsidR="001D2B1F">
        <w:t>N</w:t>
      </w:r>
      <w:r>
        <w:t xml:space="preserve">acional de </w:t>
      </w:r>
      <w:r w:rsidR="001D2B1F">
        <w:t>R</w:t>
      </w:r>
      <w:r>
        <w:t xml:space="preserve">esidentado </w:t>
      </w:r>
      <w:r w:rsidR="001D2B1F">
        <w:t>M</w:t>
      </w:r>
      <w:r>
        <w:t xml:space="preserve">édico en el Perú. Esta investigación podría servir como precedente </w:t>
      </w:r>
      <w:r w:rsidR="001D2B1F">
        <w:t>y</w:t>
      </w:r>
      <w:r>
        <w:t xml:space="preserve"> como fuente de datos para estudios futuros</w:t>
      </w:r>
      <w:r w:rsidR="007C692E">
        <w:t>. Además, los estudios sobre las desigualdades de género en el área de la medicina son escasos y están centrados en el campo laboral y no en el de la educación, este estudio pretende estudiar desigualdades de género en una parte de la educación, específicamente durante la especialidad o residencia médica.</w:t>
      </w:r>
    </w:p>
    <w:p w14:paraId="4A936376" w14:textId="2454E554" w:rsidR="00B376C2" w:rsidRDefault="009107F8" w:rsidP="00B376C2">
      <w:pPr>
        <w:pStyle w:val="Heading3"/>
      </w:pPr>
      <w:bookmarkStart w:id="8" w:name="_Toc74332880"/>
      <w:r>
        <w:t>Relevancia</w:t>
      </w:r>
      <w:bookmarkEnd w:id="8"/>
    </w:p>
    <w:p w14:paraId="67EE961D" w14:textId="6041EA1E" w:rsidR="007C692E" w:rsidRPr="007C692E" w:rsidRDefault="007C692E" w:rsidP="007C692E">
      <w:r>
        <w:t>Conocer los detalles de las diferencias de género que existen en la medicina tiene importancia para poder enfrentarnos a los problemas de desigualdad de género, en caso existan, y poder identificar los posibles motivos que expliquen las desigualdades encontradas. Encontrar tendencias, patrones y factores asociados a diferencias de género podría indicar nuevas rutas de investigación futuras y de este modo brindar más información que pueda ser de utilidad para garantizar una inclusión de la mujer en la medicina sin discriminación por género.</w:t>
      </w:r>
    </w:p>
    <w:p w14:paraId="73BA3F22" w14:textId="336B87E6" w:rsidR="009107F8" w:rsidRDefault="009107F8" w:rsidP="002E5738">
      <w:pPr>
        <w:pStyle w:val="Heading3"/>
      </w:pPr>
      <w:bookmarkStart w:id="9" w:name="_Toc74332881"/>
      <w:r>
        <w:t>Factibilidad</w:t>
      </w:r>
      <w:bookmarkEnd w:id="9"/>
    </w:p>
    <w:p w14:paraId="3F49635D" w14:textId="23915F04" w:rsidR="00B376C2" w:rsidRPr="00B376C2" w:rsidRDefault="00B376C2" w:rsidP="00B376C2">
      <w:r>
        <w:t>Obtener la información, procesarla y analizarla es factible</w:t>
      </w:r>
      <w:r w:rsidR="007C692E">
        <w:t xml:space="preserve">, se requerirán los datos obtenidos por el CONAREME en los distintos procesos de admisión, datos sobre educación y trabajo complementarios, y datos epidemiológicos y demográficos generales. Se prevé que estos datos pueden ser accedidos a través de fuentes de datos oficiales públicas o pidiendo permiso a las instituciones </w:t>
      </w:r>
      <w:r w:rsidR="000A770E">
        <w:t>encargadas.</w:t>
      </w:r>
    </w:p>
    <w:p w14:paraId="6288E717" w14:textId="3AEC8077" w:rsidR="009107F8" w:rsidRDefault="009107F8" w:rsidP="009107F8">
      <w:pPr>
        <w:pStyle w:val="Heading2"/>
      </w:pPr>
      <w:bookmarkStart w:id="10" w:name="_Toc74332882"/>
      <w:r>
        <w:t>Marco conceptual</w:t>
      </w:r>
      <w:bookmarkEnd w:id="10"/>
    </w:p>
    <w:p w14:paraId="6D0DCC1D" w14:textId="31D79F0A" w:rsidR="00FA6359" w:rsidRDefault="00FA6359" w:rsidP="00FA6359">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w:t>
      </w:r>
      <w:r>
        <w:rPr>
          <w:rFonts w:ascii="Calibri" w:hAnsi="Calibri" w:cs="Calibri"/>
          <w:color w:val="000000"/>
        </w:rPr>
        <w:lastRenderedPageBreak/>
        <w:t xml:space="preserve">inclinación hacia la especialización en el ámbito laboral continúe aumentando en el futuro </w:t>
      </w:r>
      <w:r>
        <w:rPr>
          <w:lang w:val="es-MX"/>
        </w:rPr>
        <w:fldChar w:fldCharType="begin"/>
      </w:r>
      <w:r w:rsidR="00D85738">
        <w:rPr>
          <w:lang w:val="es-MX"/>
        </w:rPr>
        <w:instrText xml:space="preserve"> ADDIN ZOTERO_ITEM CSL_CITATION {"citationID":"XgWG6F8q","properties":{"formattedCitation":"(1)","plainCitation":"(1)","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sidR="00D85738">
        <w:rPr>
          <w:lang w:val="es-MX"/>
        </w:rPr>
        <w:instrText xml:space="preserve"> ADDIN ZOTERO_ITEM CSL_CITATION {"citationID":"g0Hh1aIW","properties":{"formattedCitation":"(1,2)","plainCitation":"(1,2)","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zAwJ6c6j/OWZlKDT1","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455C71F7" w14:textId="5B30357C" w:rsidR="00FA6359" w:rsidRDefault="00FA6359" w:rsidP="00FA6359">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sidR="00D85738">
        <w:rPr>
          <w:lang w:val="es-MX"/>
        </w:rPr>
        <w:instrText xml:space="preserve"> ADDIN ZOTERO_ITEM CSL_CITATION {"citationID":"LeL4UPnV","properties":{"formattedCitation":"(3,4)","plainCitation":"(3,4)","noteIndex":0},"citationItems":[{"id":"zAwJ6c6j/oG4YFT2g","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zAwJ6c6j/MvYq9RO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sidR="00D85738">
        <w:rPr>
          <w:lang w:val="es-MX"/>
        </w:rPr>
        <w:instrText xml:space="preserve"> ADDIN ZOTERO_ITEM CSL_CITATION {"citationID":"eo2w9Xdc","properties":{"formattedCitation":"(14)","plainCitation":"(14)","noteIndex":0},"citationItems":[{"id":"zAwJ6c6j/XHmsed8H","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00D85738" w:rsidRPr="00D85738">
        <w:rPr>
          <w:rFonts w:ascii="Calibri" w:hAnsi="Calibri" w:cs="Calibri"/>
        </w:rPr>
        <w:t>(14)</w:t>
      </w:r>
      <w:r>
        <w:rPr>
          <w:lang w:val="es-MX"/>
        </w:rPr>
        <w:fldChar w:fldCharType="end"/>
      </w:r>
      <w:r>
        <w:rPr>
          <w:lang w:val="es-MX"/>
        </w:rPr>
        <w:t>.</w:t>
      </w:r>
    </w:p>
    <w:p w14:paraId="068CED45" w14:textId="5D6D7848" w:rsidR="00FA6359" w:rsidRDefault="00FA6359" w:rsidP="00FA6359">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w:t>
      </w:r>
      <w:r>
        <w:rPr>
          <w:rFonts w:ascii="Calibri" w:hAnsi="Calibri" w:cs="Calibri"/>
          <w:color w:val="000000"/>
        </w:rPr>
        <w:lastRenderedPageBreak/>
        <w:t>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Pr>
          <w:lang w:val="es-MX"/>
        </w:rPr>
        <w:t xml:space="preserve"> </w:t>
      </w:r>
      <w:r>
        <w:rPr>
          <w:lang w:val="es-MX"/>
        </w:rPr>
        <w:fldChar w:fldCharType="begin"/>
      </w:r>
      <w:r w:rsidR="00D85738">
        <w:rPr>
          <w:lang w:val="es-MX"/>
        </w:rPr>
        <w:instrText xml:space="preserve"> ADDIN ZOTERO_ITEM CSL_CITATION {"citationID":"NOoECHaJ","properties":{"formattedCitation":"(14)","plainCitation":"(14)","noteIndex":0},"citationItems":[{"id":"zAwJ6c6j/XHmsed8H","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00D85738" w:rsidRPr="00D85738">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zAwJ6c6j/MvYq9RO8","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6777300E" w14:textId="5261D760" w:rsidR="00FA6359" w:rsidRDefault="00FA6359" w:rsidP="00FA6359">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sidR="00D85738">
        <w:rPr>
          <w:lang w:val="es-MX"/>
        </w:rPr>
        <w:instrText xml:space="preserve"> ADDIN ZOTERO_ITEM CSL_CITATION {"citationID":"EAPdgVUU","properties":{"formattedCitation":"(15)","plainCitation":"(15)","noteIndex":0},"citationItems":[{"id":"zAwJ6c6j/5m402dsK","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00D85738" w:rsidRPr="00D85738">
        <w:rPr>
          <w:rFonts w:ascii="Calibri" w:hAnsi="Calibri" w:cs="Calibri"/>
        </w:rPr>
        <w:t>(15)</w:t>
      </w:r>
      <w:r>
        <w:rPr>
          <w:lang w:val="es-MX"/>
        </w:rPr>
        <w:fldChar w:fldCharType="end"/>
      </w:r>
      <w:r>
        <w:rPr>
          <w:lang w:val="es-MX"/>
        </w:rPr>
        <w:t>.</w:t>
      </w:r>
    </w:p>
    <w:p w14:paraId="627B6792" w14:textId="2BEA9762" w:rsidR="00FA6359" w:rsidRDefault="00FA6359" w:rsidP="00FA6359">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sidR="00D85738">
        <w:rPr>
          <w:lang w:val="es-MX"/>
        </w:rPr>
        <w:instrText xml:space="preserve"> ADDIN ZOTERO_ITEM CSL_CITATION {"citationID":"bbRmSBe8","properties":{"formattedCitation":"(5)","plainCitation":"(5)","noteIndex":0},"citationItems":[{"id":"zAwJ6c6j/m624cMxS","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00D85738" w:rsidRPr="00D85738">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sidR="00D85738">
        <w:rPr>
          <w:lang w:val="es-MX"/>
        </w:rPr>
        <w:instrText xml:space="preserve"> ADDIN ZOTERO_ITEM CSL_CITATION {"citationID":"gmbUsGPV","properties":{"formattedCitation":"(16)","plainCitation":"(16)","noteIndex":0},"citationItems":[{"id":"zAwJ6c6j/KPhds5MS","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00D85738" w:rsidRPr="00D85738">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D85738">
        <w:rPr>
          <w:lang w:val="es-MX"/>
        </w:rPr>
        <w:instrText xml:space="preserve"> ADDIN ZOTERO_ITEM CSL_CITATION {"citationID":"lOMoqlkP","properties":{"formattedCitation":"(6)","plainCitation":"(6)","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00D85738" w:rsidRPr="00D85738">
        <w:rPr>
          <w:rFonts w:ascii="Calibri" w:hAnsi="Calibri" w:cs="Calibri"/>
        </w:rPr>
        <w:t>(6)</w:t>
      </w:r>
      <w:r>
        <w:rPr>
          <w:lang w:val="es-MX"/>
        </w:rPr>
        <w:fldChar w:fldCharType="end"/>
      </w:r>
      <w:r>
        <w:rPr>
          <w:lang w:val="es-MX"/>
        </w:rPr>
        <w:t>.</w:t>
      </w:r>
    </w:p>
    <w:p w14:paraId="334127C1" w14:textId="75399B9A" w:rsidR="00FA6359" w:rsidRDefault="00FA6359" w:rsidP="00FA6359">
      <w:pPr>
        <w:rPr>
          <w:lang w:val="es-MX"/>
        </w:rPr>
      </w:pPr>
      <w:r>
        <w:rPr>
          <w:lang w:val="es-MX"/>
        </w:rPr>
        <w:lastRenderedPageBreak/>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sidR="00D85738">
        <w:rPr>
          <w:lang w:val="es-MX"/>
        </w:rPr>
        <w:instrText xml:space="preserve"> ADDIN ZOTERO_ITEM CSL_CITATION {"citationID":"vYkAzfZ6","properties":{"formattedCitation":"(7)","plainCitation":"(7)","noteIndex":0},"citationItems":[{"id":"zAwJ6c6j/9BH4To3U","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00D85738" w:rsidRPr="00D85738">
        <w:rPr>
          <w:rFonts w:ascii="Calibri" w:hAnsi="Calibri" w:cs="Calibri"/>
        </w:rPr>
        <w:t>(7)</w:t>
      </w:r>
      <w:r>
        <w:rPr>
          <w:lang w:val="es-MX"/>
        </w:rPr>
        <w:fldChar w:fldCharType="end"/>
      </w:r>
      <w:r>
        <w:rPr>
          <w:lang w:val="es-MX"/>
        </w:rPr>
        <w:t xml:space="preserve">. </w:t>
      </w:r>
      <w:r>
        <w:rPr>
          <w:rFonts w:ascii="Calibri" w:hAnsi="Calibri" w:cs="Calibr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Pr>
          <w:lang w:val="es-MX"/>
        </w:rPr>
        <w:t xml:space="preserve"> </w:t>
      </w:r>
      <w:r>
        <w:rPr>
          <w:lang w:val="es-MX"/>
        </w:rPr>
        <w:fldChar w:fldCharType="begin"/>
      </w:r>
      <w:r w:rsidR="00D85738">
        <w:rPr>
          <w:lang w:val="es-MX"/>
        </w:rPr>
        <w:instrText xml:space="preserve"> ADDIN ZOTERO_ITEM CSL_CITATION {"citationID":"lyoINs6x","properties":{"formattedCitation":"(8)","plainCitation":"(8)","noteIndex":0},"citationItems":[{"id":"zAwJ6c6j/mInwXc7u","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00D85738"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sidR="00D85738">
        <w:rPr>
          <w:lang w:val="es-MX"/>
        </w:rPr>
        <w:instrText xml:space="preserve"> ADDIN ZOTERO_ITEM CSL_CITATION {"citationID":"w3Ce0PyN","properties":{"formattedCitation":"(17)","plainCitation":"(17)","noteIndex":0},"citationItems":[{"id":"zAwJ6c6j/vfsalzEx","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00D85738" w:rsidRPr="00D85738">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sidR="00D85738">
        <w:rPr>
          <w:lang w:val="es-MX"/>
        </w:rPr>
        <w:instrText xml:space="preserve"> ADDIN ZOTERO_ITEM CSL_CITATION {"citationID":"kqB0eowP","properties":{"formattedCitation":"(9)","plainCitation":"(9)","noteIndex":0},"citationItems":[{"id":"zAwJ6c6j/pypgtThb","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00D85738" w:rsidRPr="00D85738">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w:t>
      </w:r>
      <w:r>
        <w:rPr>
          <w:rFonts w:ascii="Calibri" w:hAnsi="Calibri" w:cs="Calibri"/>
          <w:color w:val="000000"/>
        </w:rPr>
        <w:lastRenderedPageBreak/>
        <w:t xml:space="preserve">para ingresar a una universidad era la capacidad. La Reforma Educativa de 1972 cuestionó la alienación y opresión de la mujer proponiendo un nuevo rol con mayor autonomía e igualdad </w:t>
      </w:r>
      <w:r>
        <w:rPr>
          <w:lang w:val="es-MX"/>
        </w:rPr>
        <w:fldChar w:fldCharType="begin"/>
      </w:r>
      <w:r w:rsidR="00D85738">
        <w:rPr>
          <w:lang w:val="es-MX"/>
        </w:rPr>
        <w:instrText xml:space="preserve"> ADDIN ZOTERO_ITEM CSL_CITATION {"citationID":"mqPf8Dr3","properties":{"formattedCitation":"(8,9)","plainCitation":"(8,9)","noteIndex":0},"citationItems":[{"id":"zAwJ6c6j/mInwXc7u","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zAwJ6c6j/pypgtThb","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00D85738" w:rsidRPr="00D85738">
        <w:rPr>
          <w:rFonts w:ascii="Calibri" w:hAnsi="Calibri" w:cs="Calibri"/>
        </w:rPr>
        <w:t>(8,9)</w:t>
      </w:r>
      <w:r>
        <w:rPr>
          <w:lang w:val="es-MX"/>
        </w:rPr>
        <w:fldChar w:fldCharType="end"/>
      </w:r>
      <w:r>
        <w:rPr>
          <w:lang w:val="es-MX"/>
        </w:rPr>
        <w:t>.</w:t>
      </w:r>
    </w:p>
    <w:p w14:paraId="659ED72D" w14:textId="09B4A453" w:rsidR="00FA6359" w:rsidRDefault="00FA6359" w:rsidP="00FA6359">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D85738">
        <w:rPr>
          <w:lang w:val="es-MX"/>
        </w:rPr>
        <w:instrText xml:space="preserve"> ADDIN ZOTERO_ITEM CSL_CITATION {"citationID":"PD7kwy4k","properties":{"formattedCitation":"(10)","plainCitation":"(10)","noteIndex":0},"citationItems":[{"id":"zAwJ6c6j/GJwXKyxA","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00D85738"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sidR="00D85738">
        <w:rPr>
          <w:lang w:val="es-MX"/>
        </w:rPr>
        <w:instrText xml:space="preserve"> ADDIN ZOTERO_ITEM CSL_CITATION {"citationID":"onJc4YWZ","properties":{"formattedCitation":"(11)","plainCitation":"(11)","noteIndex":0},"citationItems":[{"id":"zAwJ6c6j/pDwFalP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00D85738" w:rsidRPr="00D85738">
        <w:rPr>
          <w:rFonts w:ascii="Calibri" w:hAnsi="Calibri" w:cs="Calibri"/>
          <w:sz w:val="22"/>
        </w:rPr>
        <w:t>(11)</w:t>
      </w:r>
      <w:r>
        <w:rPr>
          <w:lang w:val="es-MX"/>
        </w:rPr>
        <w:fldChar w:fldCharType="end"/>
      </w:r>
      <w:r>
        <w:rPr>
          <w:lang w:val="es-MX"/>
        </w:rPr>
        <w:t>.</w:t>
      </w:r>
    </w:p>
    <w:p w14:paraId="19B1BECE" w14:textId="5885BB72" w:rsidR="00FA6359" w:rsidRDefault="00FA6359" w:rsidP="00FA6359">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Pr>
          <w:lang w:val="es-MX"/>
        </w:rPr>
        <w:fldChar w:fldCharType="begin"/>
      </w:r>
      <w:r w:rsidR="00D85738">
        <w:rPr>
          <w:lang w:val="es-MX"/>
        </w:rPr>
        <w:instrText xml:space="preserve"> ADDIN ZOTERO_ITEM CSL_CITATION {"citationID":"fxbzvyeA","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00D85738" w:rsidRPr="00D85738">
        <w:rPr>
          <w:rFonts w:ascii="Calibri" w:hAnsi="Calibri" w:cs="Calibri"/>
          <w:sz w:val="22"/>
        </w:rPr>
        <w:t>(12)</w:t>
      </w:r>
      <w:r>
        <w:rPr>
          <w:lang w:val="es-MX"/>
        </w:rPr>
        <w:fldChar w:fldCharType="end"/>
      </w:r>
      <w:r>
        <w:rPr>
          <w:lang w:val="es-MX"/>
        </w:rPr>
        <w:t>.</w:t>
      </w:r>
    </w:p>
    <w:p w14:paraId="52F19610" w14:textId="5D1E2F7D" w:rsidR="00FA6359" w:rsidRPr="00837021" w:rsidRDefault="00FA6359" w:rsidP="00FA6359">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residentado médico, es a través del Concurso Nacional de Admisión al Residentado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D85738">
        <w:rPr>
          <w:lang w:val="es-MX"/>
        </w:rPr>
        <w:instrText xml:space="preserve"> ADDIN ZOTERO_ITEM CSL_CITATION {"citationID":"U3y6Ka9o","properties":{"formattedCitation":"(12,18)","plainCitation":"(12,18)","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00D85738" w:rsidRPr="00D85738">
        <w:rPr>
          <w:rFonts w:ascii="Calibri" w:hAnsi="Calibri" w:cs="Calibri"/>
          <w:sz w:val="22"/>
        </w:rPr>
        <w:t>(12,18)</w:t>
      </w:r>
      <w:r>
        <w:rPr>
          <w:lang w:val="es-MX"/>
        </w:rPr>
        <w:fldChar w:fldCharType="end"/>
      </w:r>
      <w:r>
        <w:rPr>
          <w:lang w:val="es-MX"/>
        </w:rPr>
        <w:t xml:space="preserve">. </w:t>
      </w:r>
      <w:r>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541EC2A" w14:textId="4E28F4BB" w:rsidR="00FA6359" w:rsidRPr="00FA6359" w:rsidRDefault="00FA6359" w:rsidP="00FA6359">
      <w:pPr>
        <w:rPr>
          <w:lang w:val="es-MX"/>
        </w:rPr>
      </w:pPr>
      <w:r w:rsidRPr="004B5F2E">
        <w:rPr>
          <w:lang w:val="es-419"/>
        </w:rPr>
        <w:t xml:space="preserve">Actualmente se cuenta con información respecto a las diferencias en el número de especialistas trabajando, por género </w:t>
      </w:r>
      <w:r>
        <w:rPr>
          <w:lang w:val="es-419"/>
        </w:rPr>
        <w:fldChar w:fldCharType="begin"/>
      </w:r>
      <w:r w:rsidR="00D85738">
        <w:rPr>
          <w:lang w:val="es-419"/>
        </w:rPr>
        <w:instrText xml:space="preserve"> ADDIN ZOTERO_ITEM CSL_CITATION {"citationID":"rAkiMHxg","properties":{"formattedCitation":"(13)","plainCitation":"(13)","noteIndex":0},"citationItems":[{"id":"zAwJ6c6j/qhy2MfBn","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D85738" w:rsidRPr="00D85738">
        <w:rPr>
          <w:rFonts w:ascii="Calibri" w:hAnsi="Calibri" w:cs="Calibri"/>
        </w:rPr>
        <w:t>(13)</w:t>
      </w:r>
      <w:r>
        <w:rPr>
          <w:lang w:val="es-419"/>
        </w:rPr>
        <w:fldChar w:fldCharType="end"/>
      </w:r>
      <w:r w:rsidRPr="004B5F2E">
        <w:rPr>
          <w:lang w:val="es-419"/>
        </w:rPr>
        <w:t xml:space="preserve">, pero no sobre los ingresantes a las residencias </w:t>
      </w:r>
      <w:r w:rsidRPr="004B5F2E">
        <w:rPr>
          <w:lang w:val="es-419"/>
        </w:rPr>
        <w:lastRenderedPageBreak/>
        <w:t xml:space="preserve">de las especialidades médicas del Perú. </w:t>
      </w:r>
      <w:r>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D85738">
        <w:rPr>
          <w:lang w:val="es-419"/>
        </w:rPr>
        <w:instrText xml:space="preserve"> ADDIN ZOTERO_ITEM CSL_CITATION {"citationID":"PYjDU16g","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D85738"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1E091F30" w14:textId="6FBC5BC1" w:rsidR="002E5738" w:rsidRDefault="002E5738" w:rsidP="002E5738">
      <w:pPr>
        <w:pStyle w:val="Heading3"/>
      </w:pPr>
      <w:bookmarkStart w:id="11" w:name="_Toc74332883"/>
      <w:r>
        <w:t>Objetivo general</w:t>
      </w:r>
      <w:bookmarkEnd w:id="11"/>
    </w:p>
    <w:p w14:paraId="2818FD7E" w14:textId="08C3432E" w:rsidR="008D6B57" w:rsidRPr="008D6B57" w:rsidRDefault="009622C1" w:rsidP="008D6B57">
      <w:pPr>
        <w:rPr>
          <w:lang w:val="es-MX"/>
        </w:rPr>
      </w:pPr>
      <w:r>
        <w:rPr>
          <w:rFonts w:ascii="Calibri" w:hAnsi="Calibri" w:cs="Calibri"/>
          <w:color w:val="000000"/>
        </w:rPr>
        <w:t>Determinar las tendencias de género de los postulantes e ingresantes a las distintas especialidades médicas en el Perú durante el periodo 2013-2023.</w:t>
      </w:r>
    </w:p>
    <w:p w14:paraId="710B7F19" w14:textId="0E8FD315" w:rsidR="002E5738" w:rsidRDefault="002E5738" w:rsidP="002E5738">
      <w:pPr>
        <w:pStyle w:val="Heading3"/>
      </w:pPr>
      <w:bookmarkStart w:id="12" w:name="_Toc74332884"/>
      <w:r>
        <w:t>Objetivos específicos</w:t>
      </w:r>
      <w:bookmarkEnd w:id="12"/>
    </w:p>
    <w:p w14:paraId="7C83B435" w14:textId="77777777" w:rsidR="009622C1" w:rsidRPr="00A5786D"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sidRPr="00837021">
        <w:rPr>
          <w:rFonts w:ascii="Calibri" w:hAnsi="Calibri" w:cs="Calibri"/>
          <w:color w:val="000000"/>
          <w:lang w:val="es-PE"/>
        </w:rPr>
        <w:t>Describir las tendencias de género de los postulantes a alguna especialidad médica en el Perú durante el periodo 2013-2023.</w:t>
      </w:r>
    </w:p>
    <w:p w14:paraId="63A56078" w14:textId="77777777" w:rsidR="009622C1" w:rsidRPr="00A5786D"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postulantes a las distintas especialidades médicas en el Perú durante el periodo 2013-202</w:t>
      </w:r>
      <w:r>
        <w:rPr>
          <w:rFonts w:ascii="Calibri" w:hAnsi="Calibri" w:cs="Calibri"/>
          <w:color w:val="000000"/>
          <w:lang w:val="es-PE"/>
        </w:rPr>
        <w:t>3.</w:t>
      </w:r>
    </w:p>
    <w:p w14:paraId="5A72C850" w14:textId="77777777" w:rsidR="009622C1" w:rsidRPr="00A5786D"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de los postulantes a las </w:t>
      </w:r>
      <w:r>
        <w:rPr>
          <w:rFonts w:ascii="Calibri" w:hAnsi="Calibri" w:cs="Calibri"/>
          <w:color w:val="000000"/>
          <w:lang w:val="es-PE"/>
        </w:rPr>
        <w:t>distintas especialidades médicas</w:t>
      </w:r>
      <w:r w:rsidRPr="00A5786D">
        <w:rPr>
          <w:rFonts w:ascii="Calibri" w:hAnsi="Calibri" w:cs="Calibri"/>
          <w:color w:val="000000"/>
          <w:lang w:val="es-PE"/>
        </w:rPr>
        <w:t xml:space="preserve"> en el Perú durante el periodo 2013-2023.</w:t>
      </w:r>
    </w:p>
    <w:p w14:paraId="007B9469" w14:textId="77777777" w:rsidR="009622C1" w:rsidRPr="00714E3B"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Pr>
          <w:rFonts w:ascii="Calibri" w:hAnsi="Calibri" w:cs="Calibri"/>
          <w:color w:val="000000"/>
          <w:lang w:val="es-PE"/>
        </w:rPr>
        <w:t>entre</w:t>
      </w:r>
      <w:r w:rsidRPr="00A5786D">
        <w:rPr>
          <w:rFonts w:ascii="Calibri" w:hAnsi="Calibri" w:cs="Calibri"/>
          <w:color w:val="000000"/>
          <w:lang w:val="es-PE"/>
        </w:rPr>
        <w:t xml:space="preserve"> los postulantes a las especialidades quirúrgicas y clínicas en el Perú durante el periodo 2013-2023.</w:t>
      </w:r>
    </w:p>
    <w:p w14:paraId="1FF9307A" w14:textId="77777777" w:rsidR="009622C1" w:rsidRPr="00F956C3"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Pr>
          <w:rFonts w:ascii="Calibri" w:hAnsi="Calibri" w:cs="Calibri"/>
          <w:color w:val="000000"/>
          <w:lang w:val="es-PE"/>
        </w:rPr>
        <w:t>entre</w:t>
      </w:r>
      <w:r w:rsidRPr="00A5786D">
        <w:rPr>
          <w:rFonts w:ascii="Calibri" w:hAnsi="Calibri" w:cs="Calibri"/>
          <w:color w:val="000000"/>
          <w:lang w:val="es-PE"/>
        </w:rPr>
        <w:t xml:space="preserve"> los postulantes a </w:t>
      </w:r>
      <w:r>
        <w:rPr>
          <w:rFonts w:ascii="Calibri" w:hAnsi="Calibri" w:cs="Calibri"/>
          <w:color w:val="000000"/>
          <w:lang w:val="es-PE"/>
        </w:rPr>
        <w:t xml:space="preserve">especialidades y subespecialidades </w:t>
      </w:r>
      <w:r w:rsidRPr="00A5786D">
        <w:rPr>
          <w:rFonts w:ascii="Calibri" w:hAnsi="Calibri" w:cs="Calibri"/>
          <w:color w:val="000000"/>
          <w:lang w:val="es-PE"/>
        </w:rPr>
        <w:t>en el Perú durante el periodo 2013-2023.</w:t>
      </w:r>
    </w:p>
    <w:p w14:paraId="35C571DE" w14:textId="77777777" w:rsidR="009622C1" w:rsidRPr="00A5786D"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postulantes de acuerdo con la universidad en la que postularon al programa de residentado médico del Perú en el periodo 2013-2023.</w:t>
      </w:r>
    </w:p>
    <w:p w14:paraId="72AE23CE" w14:textId="77777777" w:rsidR="009622C1" w:rsidRPr="00A5786D"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Describir las tendencias de género de los ingresantes a alguna especialidad médica en el Perú durante el periodo 2016-2023.</w:t>
      </w:r>
    </w:p>
    <w:p w14:paraId="1DA08961" w14:textId="77777777" w:rsidR="009622C1" w:rsidRPr="00F956C3" w:rsidRDefault="009622C1" w:rsidP="009622C1">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Describir las tendencias de género de los ingresantes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117EBC0E" w14:textId="3A2832E4" w:rsidR="009107F8" w:rsidRDefault="009107F8" w:rsidP="009107F8">
      <w:pPr>
        <w:pStyle w:val="Heading2"/>
      </w:pPr>
      <w:bookmarkStart w:id="13" w:name="_Toc74332885"/>
      <w:r>
        <w:lastRenderedPageBreak/>
        <w:t>Hipótesis</w:t>
      </w:r>
      <w:bookmarkEnd w:id="13"/>
    </w:p>
    <w:p w14:paraId="0AA3DB49" w14:textId="77777777" w:rsidR="009622C1" w:rsidRPr="00805858" w:rsidRDefault="009622C1" w:rsidP="009622C1">
      <w:pPr>
        <w:rPr>
          <w:lang w:val="es-419"/>
        </w:rPr>
      </w:pPr>
      <w:bookmarkStart w:id="14" w:name="_Toc74332886"/>
      <w:r>
        <w:rPr>
          <w:lang w:val="es-419"/>
        </w:rPr>
        <w:t>En los últimos años ha habido un aumento relativo en el número de mujeres a especialidades médicas en el Perú, sin embargo, este aumento no ha sido homogéneo, existiendo diferencias entre diferentes especialidades o lugares.</w:t>
      </w:r>
    </w:p>
    <w:p w14:paraId="6EBCBAF2" w14:textId="0F873993" w:rsidR="009107F8" w:rsidRDefault="009107F8" w:rsidP="009107F8">
      <w:pPr>
        <w:pStyle w:val="Heading1"/>
      </w:pPr>
      <w:r w:rsidRPr="009107F8">
        <w:t>Plant</w:t>
      </w:r>
      <w:r>
        <w:t>eamiento operacional</w:t>
      </w:r>
      <w:bookmarkEnd w:id="14"/>
    </w:p>
    <w:p w14:paraId="51B87100" w14:textId="30C819CC" w:rsidR="009107F8" w:rsidRDefault="009107F8" w:rsidP="009107F8">
      <w:pPr>
        <w:pStyle w:val="Heading2"/>
      </w:pPr>
      <w:bookmarkStart w:id="15" w:name="_Toc74332887"/>
      <w:r>
        <w:t>Técnicas, instrumentos y materiales</w:t>
      </w:r>
      <w:bookmarkEnd w:id="15"/>
    </w:p>
    <w:p w14:paraId="07927FC1" w14:textId="76291516" w:rsidR="000A770E" w:rsidRPr="000A770E" w:rsidRDefault="000A770E" w:rsidP="000A770E">
      <w:r>
        <w:t>Obtener la información necesaria puede realizarse mediante el acceso a las distintas bases de datos necesarias, lo cual se puede realizar a través de internet. El análisis puede realizarse con una computadora con el software necesario.</w:t>
      </w:r>
    </w:p>
    <w:p w14:paraId="1FA5B6D9" w14:textId="050CFAC0" w:rsidR="009107F8" w:rsidRDefault="009107F8" w:rsidP="009107F8">
      <w:pPr>
        <w:pStyle w:val="Heading2"/>
      </w:pPr>
      <w:bookmarkStart w:id="16" w:name="_Toc74332888"/>
      <w:r>
        <w:t>Campo de verificación</w:t>
      </w:r>
      <w:bookmarkEnd w:id="16"/>
    </w:p>
    <w:p w14:paraId="73CCE870" w14:textId="7413CBF0" w:rsidR="002E5738" w:rsidRDefault="002E5738" w:rsidP="002E5738">
      <w:pPr>
        <w:pStyle w:val="Heading3"/>
      </w:pPr>
      <w:bookmarkStart w:id="17" w:name="_Toc74332889"/>
      <w:r>
        <w:t>Ubicación espacial</w:t>
      </w:r>
      <w:bookmarkEnd w:id="17"/>
    </w:p>
    <w:p w14:paraId="3683B44B" w14:textId="6333995A" w:rsidR="0071509C" w:rsidRPr="0071509C" w:rsidRDefault="0071509C" w:rsidP="0071509C">
      <w:r>
        <w:t>Perú.</w:t>
      </w:r>
    </w:p>
    <w:p w14:paraId="00F5DB58" w14:textId="4D8EF6FF" w:rsidR="002E5738" w:rsidRDefault="002E5738" w:rsidP="002E5738">
      <w:pPr>
        <w:pStyle w:val="Heading3"/>
      </w:pPr>
      <w:bookmarkStart w:id="18" w:name="_Toc74332890"/>
      <w:r>
        <w:t>Ubicación temporal</w:t>
      </w:r>
      <w:bookmarkEnd w:id="18"/>
    </w:p>
    <w:p w14:paraId="00A684A9" w14:textId="5D812DD4" w:rsidR="0071509C" w:rsidRPr="0071509C" w:rsidRDefault="00864699" w:rsidP="0071509C">
      <w:r>
        <w:t>Años comprendidos entre 2013 y 202</w:t>
      </w:r>
      <w:r w:rsidR="009622C1">
        <w:t>3</w:t>
      </w:r>
      <w:r>
        <w:t>.</w:t>
      </w:r>
    </w:p>
    <w:p w14:paraId="32D9A77E" w14:textId="4789CFF8" w:rsidR="002E5738" w:rsidRDefault="002E5738" w:rsidP="002E5738">
      <w:pPr>
        <w:pStyle w:val="Heading3"/>
      </w:pPr>
      <w:bookmarkStart w:id="19" w:name="_Toc74332891"/>
      <w:r>
        <w:t>Unidades de estudio</w:t>
      </w:r>
      <w:bookmarkEnd w:id="19"/>
    </w:p>
    <w:p w14:paraId="11ABA0DC" w14:textId="536A4715" w:rsidR="002E5738" w:rsidRDefault="002E5738" w:rsidP="002E5738">
      <w:pPr>
        <w:pStyle w:val="Heading4"/>
      </w:pPr>
      <w:r>
        <w:t>Universo</w:t>
      </w:r>
    </w:p>
    <w:p w14:paraId="2F35C5C0" w14:textId="61BF0DFB" w:rsidR="00864699" w:rsidRPr="00864699" w:rsidRDefault="00864699" w:rsidP="00864699">
      <w:r>
        <w:t>Postulantes e ingresantes en los distintos procesos de admisión del concurso nacional de residentado médico del Perú.</w:t>
      </w:r>
    </w:p>
    <w:p w14:paraId="1D1D2D60" w14:textId="7988332B" w:rsidR="002E5738" w:rsidRDefault="002E5738" w:rsidP="002E5738">
      <w:pPr>
        <w:pStyle w:val="Heading5"/>
      </w:pPr>
      <w:r>
        <w:t>Criterios de inclusión</w:t>
      </w:r>
    </w:p>
    <w:p w14:paraId="791FE26B" w14:textId="7B686820" w:rsidR="00864699" w:rsidRPr="00864699" w:rsidRDefault="00864699" w:rsidP="00864699">
      <w:r>
        <w:t>Se incluirá a la totalidad del universo.</w:t>
      </w:r>
    </w:p>
    <w:p w14:paraId="5456B747" w14:textId="6F6F9F4A" w:rsidR="002E5738" w:rsidRDefault="002E5738" w:rsidP="002E5738">
      <w:pPr>
        <w:pStyle w:val="Heading5"/>
      </w:pPr>
      <w:r>
        <w:t>Criterios de exclusión</w:t>
      </w:r>
    </w:p>
    <w:p w14:paraId="283EC9E7" w14:textId="64660F7D" w:rsidR="00864699" w:rsidRPr="00864699" w:rsidRDefault="00864699" w:rsidP="00864699">
      <w:r>
        <w:t>Datos incompletos o corruptos.</w:t>
      </w:r>
    </w:p>
    <w:p w14:paraId="71EC08E5" w14:textId="3A6D0BCF" w:rsidR="002E5738" w:rsidRDefault="002E5738" w:rsidP="002E5738">
      <w:pPr>
        <w:pStyle w:val="Heading4"/>
      </w:pPr>
      <w:r>
        <w:t>Tamaño de muestra</w:t>
      </w:r>
    </w:p>
    <w:p w14:paraId="046ADAD2" w14:textId="5E8AFAC7" w:rsidR="00864699" w:rsidRPr="00864699" w:rsidRDefault="00864699" w:rsidP="00864699">
      <w:r>
        <w:t>Se utilizará a la totalidad del universo.</w:t>
      </w:r>
    </w:p>
    <w:p w14:paraId="7FDD71A8" w14:textId="14C37D9C" w:rsidR="002E5738" w:rsidRDefault="002E5738" w:rsidP="002E5738">
      <w:pPr>
        <w:pStyle w:val="Heading4"/>
      </w:pPr>
      <w:r>
        <w:lastRenderedPageBreak/>
        <w:t>Procedimiento de muestreo</w:t>
      </w:r>
    </w:p>
    <w:p w14:paraId="2AB690EE" w14:textId="7FCB7B0B" w:rsidR="00864699" w:rsidRPr="00864699" w:rsidRDefault="00864699" w:rsidP="00864699">
      <w:r>
        <w:t>No aplica.</w:t>
      </w:r>
    </w:p>
    <w:p w14:paraId="4A86F5D0" w14:textId="6EE72677" w:rsidR="009107F8" w:rsidRDefault="009107F8" w:rsidP="009107F8">
      <w:pPr>
        <w:pStyle w:val="Heading2"/>
      </w:pPr>
      <w:bookmarkStart w:id="20" w:name="_Toc74332892"/>
      <w:r>
        <w:t>Estrategia de recolección de datos</w:t>
      </w:r>
      <w:bookmarkEnd w:id="20"/>
    </w:p>
    <w:p w14:paraId="6551652D" w14:textId="6EA9A8EC" w:rsidR="002E5738" w:rsidRDefault="002E5738" w:rsidP="002E5738">
      <w:pPr>
        <w:pStyle w:val="Heading3"/>
      </w:pPr>
      <w:bookmarkStart w:id="21" w:name="_Toc74332893"/>
      <w:r>
        <w:t>Organización</w:t>
      </w:r>
      <w:bookmarkEnd w:id="21"/>
    </w:p>
    <w:p w14:paraId="7DC25AC5" w14:textId="27D2E46C" w:rsidR="000A770E" w:rsidRPr="000A770E" w:rsidRDefault="000A770E" w:rsidP="000A770E">
      <w:r>
        <w:t>Recolección de datos de los resultados del concurso nacional de residentado médico del Perú de los diferentes años. Esta información está disponible a través del CONAREME, el cual es el encargado de llevar a cabo este concurso nacional, realizar la evaluación y publicar los resultados.</w:t>
      </w:r>
    </w:p>
    <w:p w14:paraId="5E833B44" w14:textId="6091BEBA" w:rsidR="002E5738" w:rsidRDefault="002E5738" w:rsidP="002E5738">
      <w:pPr>
        <w:pStyle w:val="Heading3"/>
      </w:pPr>
      <w:bookmarkStart w:id="22" w:name="_Toc74332894"/>
      <w:r>
        <w:t>Recursos</w:t>
      </w:r>
      <w:bookmarkEnd w:id="22"/>
    </w:p>
    <w:p w14:paraId="7D5F7854" w14:textId="6A435F93" w:rsidR="00B376C2" w:rsidRDefault="002E5738" w:rsidP="00B376C2">
      <w:pPr>
        <w:pStyle w:val="Heading4"/>
      </w:pPr>
      <w:r>
        <w:t>Humanos</w:t>
      </w:r>
    </w:p>
    <w:p w14:paraId="35B6898E" w14:textId="626C961F" w:rsidR="000A770E" w:rsidRPr="000A770E" w:rsidRDefault="000A770E" w:rsidP="000A770E">
      <w:r>
        <w:t>El autor del presente artículo será el encargado de la totalidad del proceso de obtención, procesamiento y análisis de datos. Se prevé que se contará con un asesor el cual revise secuencialmente el avance del proyecto en cada una de las fases de trabajo, de acuerdo al cronograma.</w:t>
      </w:r>
    </w:p>
    <w:p w14:paraId="1C099C62" w14:textId="502D7FD4" w:rsidR="002E5738" w:rsidRDefault="002E5738" w:rsidP="002E5738">
      <w:pPr>
        <w:pStyle w:val="Heading4"/>
      </w:pPr>
      <w:r>
        <w:t>Materiales</w:t>
      </w:r>
    </w:p>
    <w:p w14:paraId="7C8DBC75" w14:textId="4B521B9F" w:rsidR="00864699" w:rsidRDefault="00864699" w:rsidP="000A770E">
      <w:pPr>
        <w:pStyle w:val="ListParagraph"/>
        <w:numPr>
          <w:ilvl w:val="0"/>
          <w:numId w:val="7"/>
        </w:numPr>
      </w:pPr>
      <w:r>
        <w:t xml:space="preserve">Computadora con </w:t>
      </w:r>
      <w:r w:rsidR="000A770E">
        <w:t>acceso a internet</w:t>
      </w:r>
      <w:r>
        <w:t>.</w:t>
      </w:r>
    </w:p>
    <w:p w14:paraId="38340D13" w14:textId="0721022C" w:rsidR="000A770E" w:rsidRDefault="000A770E" w:rsidP="00864699">
      <w:pPr>
        <w:pStyle w:val="ListParagraph"/>
        <w:numPr>
          <w:ilvl w:val="0"/>
          <w:numId w:val="7"/>
        </w:numPr>
      </w:pPr>
      <w:r>
        <w:t>Lenguaje de programación adecuado para descargar y procesar las bases de datos obtenidas.</w:t>
      </w:r>
    </w:p>
    <w:p w14:paraId="2EDAC5C2" w14:textId="27CD7966" w:rsidR="00864699" w:rsidRPr="00864699" w:rsidRDefault="00864699" w:rsidP="000A770E">
      <w:pPr>
        <w:pStyle w:val="ListParagraph"/>
        <w:numPr>
          <w:ilvl w:val="0"/>
          <w:numId w:val="7"/>
        </w:numPr>
      </w:pPr>
      <w:r>
        <w:t>Repositorio para guardar los datos y el código.</w:t>
      </w:r>
    </w:p>
    <w:p w14:paraId="4BD0541A" w14:textId="27FA8764" w:rsidR="002E5738" w:rsidRDefault="002E5738" w:rsidP="002E5738">
      <w:pPr>
        <w:pStyle w:val="Heading4"/>
      </w:pPr>
      <w:r>
        <w:t>Financieros</w:t>
      </w:r>
    </w:p>
    <w:p w14:paraId="5128DEFE" w14:textId="3129A055" w:rsidR="000A770E" w:rsidRPr="000A770E" w:rsidRDefault="000A770E" w:rsidP="000A770E">
      <w:r>
        <w:t>Ninguno.</w:t>
      </w:r>
    </w:p>
    <w:p w14:paraId="1D53EC64" w14:textId="24F8A4E3" w:rsidR="002E5738" w:rsidRDefault="002E5738" w:rsidP="002E5738">
      <w:pPr>
        <w:pStyle w:val="Heading3"/>
      </w:pPr>
      <w:bookmarkStart w:id="23" w:name="_Toc74332895"/>
      <w:r>
        <w:t>Validación de instrumentos</w:t>
      </w:r>
      <w:bookmarkEnd w:id="23"/>
    </w:p>
    <w:p w14:paraId="71DA614B" w14:textId="75542D44" w:rsidR="000A770E" w:rsidRPr="000A770E" w:rsidRDefault="000A770E" w:rsidP="000A770E">
      <w:r>
        <w:t>El código utilizado para todo el proceso será brindado de forma pública y será presentado para que pueda ser revisado para evitar que ocurran fallos al momento del procesamiento o análisis de los datos.</w:t>
      </w:r>
    </w:p>
    <w:p w14:paraId="2D8B09FC" w14:textId="10B6FF18" w:rsidR="009107F8" w:rsidRDefault="009107F8" w:rsidP="009107F8">
      <w:pPr>
        <w:pStyle w:val="Heading1"/>
      </w:pPr>
      <w:bookmarkStart w:id="24" w:name="_Toc74332896"/>
      <w:r>
        <w:lastRenderedPageBreak/>
        <w:t>Cronograma de trabajo</w:t>
      </w:r>
      <w:bookmarkEnd w:id="24"/>
    </w:p>
    <w:p w14:paraId="10D98279" w14:textId="53AAE529" w:rsidR="00864699" w:rsidRDefault="00864699" w:rsidP="00864699">
      <w:r>
        <w:t>El trabajo se realizará en tres fases:</w:t>
      </w:r>
    </w:p>
    <w:p w14:paraId="5E263CD8" w14:textId="5702076C" w:rsidR="00864699" w:rsidRDefault="00864699" w:rsidP="00864699">
      <w:pPr>
        <w:pStyle w:val="ListParagraph"/>
        <w:numPr>
          <w:ilvl w:val="0"/>
          <w:numId w:val="6"/>
        </w:numPr>
      </w:pPr>
      <w:r>
        <w:t>Recolección y procesamiento de datos.</w:t>
      </w:r>
    </w:p>
    <w:p w14:paraId="168AA18F" w14:textId="02CD277B" w:rsidR="00864699" w:rsidRDefault="00864699" w:rsidP="00864699">
      <w:pPr>
        <w:pStyle w:val="ListParagraph"/>
        <w:numPr>
          <w:ilvl w:val="0"/>
          <w:numId w:val="6"/>
        </w:numPr>
      </w:pPr>
      <w:r>
        <w:t>Análisis de datos.</w:t>
      </w:r>
    </w:p>
    <w:p w14:paraId="137051E2" w14:textId="5A4E3BFE" w:rsidR="00864699" w:rsidRPr="00864699" w:rsidRDefault="00864699" w:rsidP="00864699">
      <w:pPr>
        <w:pStyle w:val="ListParagraph"/>
        <w:numPr>
          <w:ilvl w:val="0"/>
          <w:numId w:val="6"/>
        </w:numPr>
      </w:pPr>
      <w:r>
        <w:t>Redacción.</w:t>
      </w:r>
    </w:p>
    <w:p w14:paraId="1D18E075" w14:textId="5328BC43" w:rsidR="009107F8" w:rsidRDefault="009107F8" w:rsidP="009107F8">
      <w:pPr>
        <w:pStyle w:val="Heading1"/>
      </w:pPr>
      <w:bookmarkStart w:id="25" w:name="_Toc74332897"/>
      <w:r>
        <w:t>Referencias</w:t>
      </w:r>
      <w:bookmarkEnd w:id="25"/>
    </w:p>
    <w:p w14:paraId="06745D3A" w14:textId="77777777" w:rsidR="00D85738" w:rsidRPr="00D85738" w:rsidRDefault="000A5E3D" w:rsidP="00D85738">
      <w:pPr>
        <w:pStyle w:val="Bibliography"/>
        <w:rPr>
          <w:rFonts w:ascii="Calibri" w:hAnsi="Calibri" w:cs="Calibri"/>
          <w:sz w:val="22"/>
          <w:lang w:val="en-US"/>
        </w:rPr>
      </w:pPr>
      <w:r>
        <w:fldChar w:fldCharType="begin"/>
      </w:r>
      <w:r w:rsidR="00D85738">
        <w:rPr>
          <w:lang w:val="en-US"/>
        </w:rPr>
        <w:instrText xml:space="preserve"> ADDIN ZOTERO_BIBL {"uncited":[],"omitted":[],"custom":[]} CSL_BIBLIOGRAPHY </w:instrText>
      </w:r>
      <w:r>
        <w:fldChar w:fldCharType="separate"/>
      </w:r>
      <w:r w:rsidR="00D85738" w:rsidRPr="00D85738">
        <w:rPr>
          <w:rFonts w:ascii="Calibri" w:hAnsi="Calibri" w:cs="Calibri"/>
          <w:sz w:val="22"/>
          <w:lang w:val="en-US"/>
        </w:rPr>
        <w:t>1.</w:t>
      </w:r>
      <w:r w:rsidR="00D85738" w:rsidRPr="00D85738">
        <w:rPr>
          <w:rFonts w:ascii="Calibri" w:hAnsi="Calibri" w:cs="Calibri"/>
          <w:sz w:val="22"/>
          <w:lang w:val="en-US"/>
        </w:rPr>
        <w:tab/>
        <w:t xml:space="preserve">Smith A. The wealth of nations. Blacksburg, VA: Thrifty Books; 2009. </w:t>
      </w:r>
    </w:p>
    <w:p w14:paraId="3929236E" w14:textId="77777777" w:rsidR="00D85738" w:rsidRPr="00D85738" w:rsidRDefault="00D85738" w:rsidP="00D85738">
      <w:pPr>
        <w:pStyle w:val="Bibliography"/>
        <w:rPr>
          <w:rFonts w:ascii="Calibri" w:hAnsi="Calibri" w:cs="Calibri"/>
          <w:sz w:val="22"/>
          <w:lang w:val="en-US"/>
        </w:rPr>
      </w:pPr>
      <w:r w:rsidRPr="00D85738">
        <w:rPr>
          <w:rFonts w:ascii="Calibri" w:hAnsi="Calibri" w:cs="Calibri"/>
          <w:sz w:val="22"/>
          <w:lang w:val="en-US"/>
        </w:rPr>
        <w:t>2.</w:t>
      </w:r>
      <w:r w:rsidRPr="00D85738">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A4116FD" w14:textId="77777777" w:rsidR="00D85738" w:rsidRPr="00D85738" w:rsidRDefault="00D85738" w:rsidP="00D85738">
      <w:pPr>
        <w:pStyle w:val="Bibliography"/>
        <w:rPr>
          <w:rFonts w:ascii="Calibri" w:hAnsi="Calibri" w:cs="Calibri"/>
          <w:sz w:val="22"/>
          <w:lang w:val="en-US"/>
        </w:rPr>
      </w:pPr>
      <w:r w:rsidRPr="00D85738">
        <w:rPr>
          <w:rFonts w:ascii="Calibri" w:hAnsi="Calibri" w:cs="Calibri"/>
          <w:sz w:val="22"/>
          <w:lang w:val="en-US"/>
        </w:rPr>
        <w:t>3.</w:t>
      </w:r>
      <w:r w:rsidRPr="00D85738">
        <w:rPr>
          <w:rFonts w:ascii="Calibri" w:hAnsi="Calibri" w:cs="Calibri"/>
          <w:sz w:val="22"/>
          <w:lang w:val="en-US"/>
        </w:rPr>
        <w:tab/>
        <w:t xml:space="preserve">Detsky AS, Gauthier SR, Fuchs VR. Specialization in Medicine: How Much Is Appropriate? JAMA. 1 de febrero de 2012;307(5):463–4. </w:t>
      </w:r>
    </w:p>
    <w:p w14:paraId="2E1BD48F" w14:textId="77777777" w:rsidR="00D85738" w:rsidRPr="00D85738" w:rsidRDefault="00D85738" w:rsidP="00D85738">
      <w:pPr>
        <w:pStyle w:val="Bibliography"/>
        <w:rPr>
          <w:rFonts w:ascii="Calibri" w:hAnsi="Calibri" w:cs="Calibri"/>
          <w:sz w:val="22"/>
        </w:rPr>
      </w:pPr>
      <w:r w:rsidRPr="00D85738">
        <w:rPr>
          <w:rFonts w:ascii="Calibri" w:hAnsi="Calibri" w:cs="Calibri"/>
          <w:sz w:val="22"/>
          <w:lang w:val="en-US"/>
        </w:rPr>
        <w:t>4.</w:t>
      </w:r>
      <w:r w:rsidRPr="00D85738">
        <w:rPr>
          <w:rFonts w:ascii="Calibri" w:hAnsi="Calibri" w:cs="Calibri"/>
          <w:sz w:val="22"/>
          <w:lang w:val="en-US"/>
        </w:rPr>
        <w:tab/>
        <w:t xml:space="preserve">Godber GE. Trends in Specialization and Their Effect on the Practice of Medicine. </w:t>
      </w:r>
      <w:r w:rsidRPr="00D85738">
        <w:rPr>
          <w:rFonts w:ascii="Calibri" w:hAnsi="Calibri" w:cs="Calibri"/>
          <w:sz w:val="22"/>
        </w:rPr>
        <w:t xml:space="preserve">Br Med J. 30 de septiembre de 1961;2(5256):843–7. </w:t>
      </w:r>
    </w:p>
    <w:p w14:paraId="7CB6341C"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5.</w:t>
      </w:r>
      <w:r w:rsidRPr="00D85738">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74F9FEEB"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6.</w:t>
      </w:r>
      <w:r w:rsidRPr="00D85738">
        <w:rPr>
          <w:rFonts w:ascii="Calibri" w:hAnsi="Calibri" w:cs="Calibri"/>
          <w:sz w:val="22"/>
        </w:rPr>
        <w:tab/>
        <w:t xml:space="preserve">Donini-Lenhoff FG, Hedrick HL. </w:t>
      </w:r>
      <w:r w:rsidRPr="00D85738">
        <w:rPr>
          <w:rFonts w:ascii="Calibri" w:hAnsi="Calibri" w:cs="Calibri"/>
          <w:sz w:val="22"/>
          <w:lang w:val="en-US"/>
        </w:rPr>
        <w:t xml:space="preserve">Growth of Specialization in Graduate Medical Education. </w:t>
      </w:r>
      <w:r w:rsidRPr="00D85738">
        <w:rPr>
          <w:rFonts w:ascii="Calibri" w:hAnsi="Calibri" w:cs="Calibri"/>
          <w:sz w:val="22"/>
        </w:rPr>
        <w:t xml:space="preserve">JAMA. 13 de septiembre de 2000;284(10):1284–9. </w:t>
      </w:r>
    </w:p>
    <w:p w14:paraId="35B57B2D"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7.</w:t>
      </w:r>
      <w:r w:rsidRPr="00D85738">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E43464A"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8.</w:t>
      </w:r>
      <w:r w:rsidRPr="00D85738">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5EC4FA9"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9.</w:t>
      </w:r>
      <w:r w:rsidRPr="00D85738">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15B8EAE0"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0.</w:t>
      </w:r>
      <w:r w:rsidRPr="00D85738">
        <w:rPr>
          <w:rFonts w:ascii="Calibri" w:hAnsi="Calibri" w:cs="Calibri"/>
          <w:sz w:val="22"/>
        </w:rPr>
        <w:tab/>
        <w:t xml:space="preserve">Barba MC, Martos MVEP de, Fonseca RMGS da. Genero y trabajo femenino en el Peru. Rev Lat Am Enfermagem. abril de 1997;5(2):23–31. </w:t>
      </w:r>
    </w:p>
    <w:p w14:paraId="72175D1A"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1.</w:t>
      </w:r>
      <w:r w:rsidRPr="00D85738">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055BA476"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lastRenderedPageBreak/>
        <w:t>12.</w:t>
      </w:r>
      <w:r w:rsidRPr="00D85738">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27C0F9A4"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3.</w:t>
      </w:r>
      <w:r w:rsidRPr="00D85738">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3135D9F4" w14:textId="77777777" w:rsidR="00D85738" w:rsidRPr="00D85738" w:rsidRDefault="00D85738" w:rsidP="00D85738">
      <w:pPr>
        <w:pStyle w:val="Bibliography"/>
        <w:rPr>
          <w:rFonts w:ascii="Calibri" w:hAnsi="Calibri" w:cs="Calibri"/>
          <w:sz w:val="22"/>
          <w:lang w:val="en-US"/>
        </w:rPr>
      </w:pPr>
      <w:r w:rsidRPr="00D85738">
        <w:rPr>
          <w:rFonts w:ascii="Calibri" w:hAnsi="Calibri" w:cs="Calibri"/>
          <w:sz w:val="22"/>
          <w:lang w:val="en-US"/>
        </w:rPr>
        <w:t>14.</w:t>
      </w:r>
      <w:r w:rsidRPr="00D85738">
        <w:rPr>
          <w:rFonts w:ascii="Calibri" w:hAnsi="Calibri" w:cs="Calibri"/>
          <w:sz w:val="22"/>
          <w:lang w:val="en-US"/>
        </w:rPr>
        <w:tab/>
        <w:t xml:space="preserve">Adamson JD. SPECIALIZATION IN MEDICINE*. Can Med Assoc J. octubre de 1927;17(10 Pt 1):1214–6. </w:t>
      </w:r>
    </w:p>
    <w:p w14:paraId="79F72327"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5.</w:t>
      </w:r>
      <w:r w:rsidRPr="00D85738">
        <w:rPr>
          <w:rFonts w:ascii="Calibri" w:hAnsi="Calibri" w:cs="Calibri"/>
          <w:sz w:val="22"/>
        </w:rPr>
        <w:tab/>
        <w:t xml:space="preserve">Seguín Escobedo CA. Tú y la medicina. 1957. </w:t>
      </w:r>
    </w:p>
    <w:p w14:paraId="190C943E"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6.</w:t>
      </w:r>
      <w:r w:rsidRPr="00D85738">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129FD8C8"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7.</w:t>
      </w:r>
      <w:r w:rsidRPr="00D85738">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194C245C" w14:textId="77777777" w:rsidR="00D85738" w:rsidRPr="00D85738" w:rsidRDefault="00D85738" w:rsidP="00D85738">
      <w:pPr>
        <w:pStyle w:val="Bibliography"/>
        <w:rPr>
          <w:rFonts w:ascii="Calibri" w:hAnsi="Calibri" w:cs="Calibri"/>
          <w:sz w:val="22"/>
        </w:rPr>
      </w:pPr>
      <w:r w:rsidRPr="00D85738">
        <w:rPr>
          <w:rFonts w:ascii="Calibri" w:hAnsi="Calibri" w:cs="Calibri"/>
          <w:sz w:val="22"/>
        </w:rPr>
        <w:t>18.</w:t>
      </w:r>
      <w:r w:rsidRPr="00D85738">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54DAC562" w14:textId="537B433E" w:rsidR="000A770E" w:rsidRDefault="000A5E3D" w:rsidP="00052B0D">
      <w:pPr>
        <w:sectPr w:rsidR="000A770E" w:rsidSect="00ED6B5F">
          <w:pgSz w:w="11906" w:h="16838"/>
          <w:pgMar w:top="1417" w:right="1701" w:bottom="1417" w:left="1701" w:header="708" w:footer="708" w:gutter="0"/>
          <w:cols w:space="708"/>
          <w:docGrid w:linePitch="360"/>
        </w:sectPr>
      </w:pPr>
      <w:r>
        <w:fldChar w:fldCharType="end"/>
      </w:r>
    </w:p>
    <w:p w14:paraId="66315583" w14:textId="77777777" w:rsidR="000A770E" w:rsidRPr="008D6B57" w:rsidRDefault="000A770E" w:rsidP="000A770E"/>
    <w:sectPr w:rsidR="000A770E" w:rsidRPr="008D6B5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A4728D"/>
    <w:multiLevelType w:val="hybridMultilevel"/>
    <w:tmpl w:val="47562E68"/>
    <w:lvl w:ilvl="0" w:tplc="1408C9C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215240533">
    <w:abstractNumId w:val="6"/>
  </w:num>
  <w:num w:numId="2" w16cid:durableId="291861893">
    <w:abstractNumId w:val="1"/>
  </w:num>
  <w:num w:numId="3" w16cid:durableId="1772388054">
    <w:abstractNumId w:val="7"/>
  </w:num>
  <w:num w:numId="4" w16cid:durableId="1817214671">
    <w:abstractNumId w:val="2"/>
  </w:num>
  <w:num w:numId="5" w16cid:durableId="1560357886">
    <w:abstractNumId w:val="0"/>
  </w:num>
  <w:num w:numId="6" w16cid:durableId="1543903094">
    <w:abstractNumId w:val="8"/>
  </w:num>
  <w:num w:numId="7" w16cid:durableId="1021011560">
    <w:abstractNumId w:val="3"/>
  </w:num>
  <w:num w:numId="8" w16cid:durableId="1216550964">
    <w:abstractNumId w:val="4"/>
  </w:num>
  <w:num w:numId="9" w16cid:durableId="20446677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A5E3D"/>
    <w:rsid w:val="000A770E"/>
    <w:rsid w:val="00124652"/>
    <w:rsid w:val="001C7531"/>
    <w:rsid w:val="001D2B1F"/>
    <w:rsid w:val="002E5738"/>
    <w:rsid w:val="00393236"/>
    <w:rsid w:val="00395DF7"/>
    <w:rsid w:val="003C0EBF"/>
    <w:rsid w:val="00414D15"/>
    <w:rsid w:val="00490833"/>
    <w:rsid w:val="004C3CCC"/>
    <w:rsid w:val="005E2798"/>
    <w:rsid w:val="006A4587"/>
    <w:rsid w:val="007010B9"/>
    <w:rsid w:val="0071509C"/>
    <w:rsid w:val="007C692E"/>
    <w:rsid w:val="00846E4B"/>
    <w:rsid w:val="00864699"/>
    <w:rsid w:val="00872D2E"/>
    <w:rsid w:val="008760C4"/>
    <w:rsid w:val="008D6B57"/>
    <w:rsid w:val="0090090B"/>
    <w:rsid w:val="009107F8"/>
    <w:rsid w:val="00914979"/>
    <w:rsid w:val="009622C1"/>
    <w:rsid w:val="009D2F7E"/>
    <w:rsid w:val="009D7DA0"/>
    <w:rsid w:val="00A574C0"/>
    <w:rsid w:val="00A67AB6"/>
    <w:rsid w:val="00B376C2"/>
    <w:rsid w:val="00B7139C"/>
    <w:rsid w:val="00C44FAD"/>
    <w:rsid w:val="00C82DF0"/>
    <w:rsid w:val="00D01B8A"/>
    <w:rsid w:val="00D85738"/>
    <w:rsid w:val="00DD12C4"/>
    <w:rsid w:val="00E027BA"/>
    <w:rsid w:val="00E20283"/>
    <w:rsid w:val="00E44130"/>
    <w:rsid w:val="00E60DBA"/>
    <w:rsid w:val="00E95B52"/>
    <w:rsid w:val="00ED6B5F"/>
    <w:rsid w:val="00FA6359"/>
    <w:rsid w:val="00FE07E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Heading1">
    <w:name w:val="heading 1"/>
    <w:basedOn w:val="Normal"/>
    <w:next w:val="Normal"/>
    <w:link w:val="Heading1Ch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2B0D"/>
    <w:pPr>
      <w:ind w:left="720"/>
      <w:contextualSpacing/>
    </w:pPr>
  </w:style>
  <w:style w:type="character" w:customStyle="1" w:styleId="Heading1Char">
    <w:name w:val="Heading 1 Char"/>
    <w:basedOn w:val="DefaultParagraphFont"/>
    <w:link w:val="Heading1"/>
    <w:uiPriority w:val="9"/>
    <w:rsid w:val="009107F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07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07F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107F8"/>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2E5738"/>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2E5738"/>
    <w:pPr>
      <w:outlineLvl w:val="9"/>
    </w:pPr>
    <w:rPr>
      <w:lang w:eastAsia="es-PE"/>
    </w:rPr>
  </w:style>
  <w:style w:type="paragraph" w:styleId="TOC1">
    <w:name w:val="toc 1"/>
    <w:basedOn w:val="Normal"/>
    <w:next w:val="Normal"/>
    <w:autoRedefine/>
    <w:uiPriority w:val="39"/>
    <w:unhideWhenUsed/>
    <w:rsid w:val="002E5738"/>
    <w:pPr>
      <w:spacing w:after="100"/>
    </w:pPr>
  </w:style>
  <w:style w:type="paragraph" w:styleId="TOC2">
    <w:name w:val="toc 2"/>
    <w:basedOn w:val="Normal"/>
    <w:next w:val="Normal"/>
    <w:autoRedefine/>
    <w:uiPriority w:val="39"/>
    <w:unhideWhenUsed/>
    <w:rsid w:val="002E5738"/>
    <w:pPr>
      <w:spacing w:after="100"/>
      <w:ind w:left="220"/>
    </w:pPr>
  </w:style>
  <w:style w:type="paragraph" w:styleId="TOC3">
    <w:name w:val="toc 3"/>
    <w:basedOn w:val="Normal"/>
    <w:next w:val="Normal"/>
    <w:autoRedefine/>
    <w:uiPriority w:val="39"/>
    <w:unhideWhenUsed/>
    <w:rsid w:val="002E5738"/>
    <w:pPr>
      <w:spacing w:after="100"/>
      <w:ind w:left="440"/>
    </w:pPr>
  </w:style>
  <w:style w:type="character" w:styleId="Hyperlink">
    <w:name w:val="Hyperlink"/>
    <w:basedOn w:val="DefaultParagraphFont"/>
    <w:uiPriority w:val="99"/>
    <w:unhideWhenUsed/>
    <w:rsid w:val="002E5738"/>
    <w:rPr>
      <w:color w:val="0563C1" w:themeColor="hyperlink"/>
      <w:u w:val="single"/>
    </w:rPr>
  </w:style>
  <w:style w:type="paragraph" w:styleId="Bibliography">
    <w:name w:val="Bibliography"/>
    <w:basedOn w:val="Normal"/>
    <w:next w:val="Normal"/>
    <w:uiPriority w:val="37"/>
    <w:unhideWhenUsed/>
    <w:rsid w:val="000A5E3D"/>
    <w:pPr>
      <w:tabs>
        <w:tab w:val="left" w:pos="384"/>
      </w:tabs>
      <w:spacing w:after="240" w:line="240" w:lineRule="auto"/>
      <w:ind w:left="384" w:hanging="384"/>
    </w:pPr>
  </w:style>
  <w:style w:type="paragraph" w:styleId="NormalWeb">
    <w:name w:val="Normal (Web)"/>
    <w:basedOn w:val="Normal"/>
    <w:uiPriority w:val="99"/>
    <w:semiHidden/>
    <w:unhideWhenUsed/>
    <w:rsid w:val="009622C1"/>
    <w:pPr>
      <w:spacing w:before="100" w:beforeAutospacing="1" w:after="100" w:afterAutospacing="1" w:line="240" w:lineRule="auto"/>
      <w:jc w:val="left"/>
    </w:pPr>
    <w:rPr>
      <w:rFonts w:ascii="Times New Roman" w:eastAsia="Times New Roman" w:hAnsi="Times New Roman" w:cs="Times New Roman"/>
      <w:szCs w:val="24"/>
      <w:lang w:val="en-US"/>
    </w:rPr>
  </w:style>
  <w:style w:type="table" w:styleId="PlainTable2">
    <w:name w:val="Plain Table 2"/>
    <w:basedOn w:val="TableNormal"/>
    <w:uiPriority w:val="42"/>
    <w:rsid w:val="00FA63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17</Pages>
  <Words>13640</Words>
  <Characters>77752</Characters>
  <Application>Microsoft Office Word</Application>
  <DocSecurity>0</DocSecurity>
  <Lines>647</Lines>
  <Paragraphs>1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iego medina</cp:lastModifiedBy>
  <cp:revision>12</cp:revision>
  <dcterms:created xsi:type="dcterms:W3CDTF">2021-05-29T15:12:00Z</dcterms:created>
  <dcterms:modified xsi:type="dcterms:W3CDTF">2024-01-1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AwJ6c6j"/&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